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r>
        <w:br/>
      </w:r>
    </w:p>
    <w:p w:rsidR="00175851" w:rsidRDefault="005E002D" w:rsidP="00175851">
      <w:pPr>
        <w:pStyle w:val="PaperTitle"/>
      </w:pPr>
      <w:r>
        <w:t xml:space="preserve">Comparison of </w:t>
      </w:r>
      <w:r w:rsidR="00AF49D9">
        <w:t>Hierarchical System Designs and End-to-End Learning for Autonomous Vehicle</w:t>
      </w:r>
    </w:p>
    <w:p w:rsidR="00175851" w:rsidRPr="00D404D9" w:rsidRDefault="00AF49D9" w:rsidP="00175851">
      <w:pPr>
        <w:pStyle w:val="AuthorName"/>
        <w:rPr>
          <w:rFonts w:ascii="Times" w:hAnsi="Times"/>
        </w:rPr>
      </w:pPr>
      <w:r>
        <w:t>Christoph Franzke</w:t>
      </w:r>
    </w:p>
    <w:p w:rsidR="00175851" w:rsidRDefault="00AF49D9" w:rsidP="00175851">
      <w:pPr>
        <w:pStyle w:val="AffiliationandAddress"/>
      </w:pPr>
      <w:r>
        <w:t>cfranzke@uwaterloo.ca</w:t>
      </w:r>
      <w:r w:rsidR="00175851">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AF49D9">
      <w:pPr>
        <w:pStyle w:val="AbstractText"/>
      </w:pPr>
      <w:r>
        <w:t xml:space="preserve">Autonomous driving is a very complex task </w:t>
      </w:r>
      <w:r w:rsidR="001B3605">
        <w:t xml:space="preserve">and many different approaches are deployed in order to solve these challenges. The typical system design of autonomous vehicles is hierarchical, and each layer provides the information needed for the next one. As a </w:t>
      </w:r>
      <w:r w:rsidR="00365D0C">
        <w:t xml:space="preserve">very important </w:t>
      </w:r>
      <w:r w:rsidR="001B3605">
        <w:t>part of this architecture</w:t>
      </w:r>
      <w:r w:rsidR="00365D0C">
        <w:t xml:space="preserve">, trajectory planning determines the desired path for the vehicle and the trajectory tracking ensures that the vehicle follows this path with a minimal deviation. Latest </w:t>
      </w:r>
      <w:r w:rsidR="00C31285">
        <w:t>research in this area introduce an alternative approach using end-to-end learning. A convolutional neural net is trained by pictures of the front camera and after the training is done the steering angle is determined only by the pictures generated by the front camera.</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 xml:space="preserve">This project is part of the course CS 686 Introduction to Artificial Intelligence by Kate Larson at the University of Waterloo. A for us interesting application domain should be chosen and within this domain a </w:t>
      </w:r>
      <w:r w:rsidR="005B1BC3">
        <w:rPr>
          <w:sz w:val="20"/>
        </w:rPr>
        <w:t xml:space="preserve">certain </w:t>
      </w:r>
      <w:r w:rsidRPr="00DC6FB4">
        <w:rPr>
          <w:sz w:val="20"/>
        </w:rPr>
        <w:t>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r w:rsidR="005B1BC3">
        <w:rPr>
          <w:sz w:val="20"/>
        </w:rPr>
        <w:t xml:space="preserve"> After describing the application domain and the problem more detailed, different methods of the typical hierarchical system design of an autonomous vehicle are introduced. Especially, trajectory </w:t>
      </w:r>
      <w:r w:rsidR="00EE33DA">
        <w:rPr>
          <w:sz w:val="20"/>
        </w:rPr>
        <w:t>planning</w:t>
      </w:r>
      <w:r w:rsidR="005B1BC3">
        <w:rPr>
          <w:sz w:val="20"/>
        </w:rPr>
        <w:t xml:space="preserve"> and traje</w:t>
      </w:r>
      <w:r w:rsidR="00EE33DA">
        <w:rPr>
          <w:sz w:val="20"/>
        </w:rPr>
        <w:t xml:space="preserve">ctory tracking are emphasized. Afterwards, an end-to-end </w:t>
      </w:r>
      <w:r w:rsidR="00936819">
        <w:rPr>
          <w:sz w:val="20"/>
        </w:rPr>
        <w:t xml:space="preserve">learning </w:t>
      </w:r>
      <w:r w:rsidR="00EE33DA">
        <w:rPr>
          <w:sz w:val="20"/>
        </w:rPr>
        <w:t xml:space="preserve">approach by NVIDEA is explained and </w:t>
      </w:r>
      <w:r w:rsidR="00627966">
        <w:rPr>
          <w:sz w:val="20"/>
        </w:rPr>
        <w:t>eventually a comprehensive comparison between a hierarchical system design and end-to-end learning for autonomous driving completes this pape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 xml:space="preserve">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w:t>
      </w:r>
      <w:r w:rsidRPr="00F42C61">
        <w:rPr>
          <w:sz w:val="20"/>
        </w:rPr>
        <w:t xml:space="preserve">and more realistic and it seems to be only a matter of time </w:t>
      </w:r>
      <w:r w:rsidR="00F07A58">
        <w:rPr>
          <w:sz w:val="20"/>
        </w:rPr>
        <w:t>until</w:t>
      </w:r>
      <w:r w:rsidRPr="00F42C61">
        <w:rPr>
          <w:sz w:val="20"/>
        </w:rPr>
        <w:t xml:space="preserve"> the first fully autonomous vehicle is licensed.</w:t>
      </w:r>
    </w:p>
    <w:p w:rsidR="00742F8C" w:rsidRPr="00F42C61" w:rsidRDefault="00742F8C" w:rsidP="00F42C61">
      <w:pPr>
        <w:ind w:firstLine="200"/>
        <w:jc w:val="both"/>
        <w:rPr>
          <w:sz w:val="20"/>
        </w:rPr>
      </w:pPr>
      <w:r w:rsidRPr="00F42C61">
        <w:rPr>
          <w:sz w:val="20"/>
        </w:rPr>
        <w:t xml:space="preserve">Two previous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w:t>
      </w:r>
      <w:r w:rsidR="00701124">
        <w:rPr>
          <w:sz w:val="20"/>
        </w:rPr>
        <w:t>foundation</w:t>
      </w:r>
      <w:r w:rsidRPr="00F42C61">
        <w:rPr>
          <w:sz w:val="20"/>
        </w:rPr>
        <w:t xml:space="preserve">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073AAD">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5PC9TdGFydD4NCiAgICAgICAgPExlbmd0aD4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QsI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CwgM108L1RleHQ+DQogICAgPC9UZXh0VW5pdD4NCiAgPC9UZXh0VW5pdHM+DQo8L1BsYWNlaG9sZGVyPg==</w:instrText>
      </w:r>
      <w:r w:rsidRPr="00F42C61">
        <w:rPr>
          <w:sz w:val="20"/>
        </w:rPr>
        <w:fldChar w:fldCharType="separate"/>
      </w:r>
      <w:bookmarkStart w:id="1" w:name="_CTVP0010da9d071fc9547918da37a113eb6f9de"/>
      <w:r w:rsidR="00073AAD">
        <w:rPr>
          <w:sz w:val="20"/>
        </w:rPr>
        <w:t>[3, p. 34, 3]</w:t>
      </w:r>
      <w:bookmarkEnd w:id="1"/>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w:t>
      </w:r>
      <w:r w:rsidR="0025018E">
        <w:rPr>
          <w:sz w:val="20"/>
        </w:rPr>
        <w:t>change</w:t>
      </w:r>
      <w:r w:rsidRPr="00F42C61">
        <w:rPr>
          <w:sz w:val="20"/>
        </w:rPr>
        <w:t xml:space="preserve"> our relation to vehicles. Instead of owning a car by yourself you could share a ride or a vehicle whenever you need one. However, there also critical and yet unanswered questions </w:t>
      </w:r>
      <w:r w:rsidR="0025018E">
        <w:rPr>
          <w:sz w:val="20"/>
        </w:rPr>
        <w:t>regarding</w:t>
      </w:r>
      <w:r w:rsidRPr="00F42C61">
        <w:rPr>
          <w:sz w:val="20"/>
        </w:rPr>
        <w:t xml:space="preserve"> licensing, security, insurance regulations and many more. </w:t>
      </w:r>
      <w:r w:rsidRPr="00F42C61">
        <w:rPr>
          <w:sz w:val="20"/>
        </w:rPr>
        <w:fldChar w:fldCharType="begin"/>
      </w:r>
      <w:r w:rsidR="00073AAD">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NC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BwcC4gMTY3LTE2OF08L1RleHQ+DQogICAgPC9UZXh0VW5pdD4NCiAgPC9UZXh0VW5pdHM+DQo8L1BsYWNlaG9sZGVyPg==</w:instrText>
      </w:r>
      <w:r w:rsidRPr="00F42C61">
        <w:rPr>
          <w:sz w:val="20"/>
        </w:rPr>
        <w:fldChar w:fldCharType="separate"/>
      </w:r>
      <w:bookmarkStart w:id="2" w:name="_CTVP001388ae5c56fa041498e0f5f44a228e440"/>
      <w:r w:rsidR="00073AAD">
        <w:rPr>
          <w:sz w:val="20"/>
        </w:rPr>
        <w:t>[4, pp. 167-168]</w:t>
      </w:r>
      <w:bookmarkEnd w:id="2"/>
      <w:r w:rsidRPr="00F42C61">
        <w:rPr>
          <w:sz w:val="20"/>
        </w:rPr>
        <w:fldChar w:fldCharType="end"/>
      </w:r>
    </w:p>
    <w:p w:rsidR="00F97E4C" w:rsidRPr="00F42C61" w:rsidRDefault="00F97E4C" w:rsidP="00F42C61">
      <w:pPr>
        <w:ind w:firstLine="200"/>
        <w:jc w:val="both"/>
        <w:rPr>
          <w:sz w:val="20"/>
        </w:rPr>
      </w:pPr>
    </w:p>
    <w:p w:rsidR="00175851" w:rsidRDefault="00C52FFF" w:rsidP="00175851">
      <w:pPr>
        <w:pStyle w:val="SubsubsectionHeading"/>
        <w:rPr>
          <w:sz w:val="22"/>
        </w:rPr>
      </w:pPr>
      <w:r>
        <w:rPr>
          <w:sz w:val="22"/>
        </w:rPr>
        <w:t>Problem Description</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w:t>
      </w:r>
      <w:r w:rsidR="00856D46">
        <w:rPr>
          <w:sz w:val="20"/>
        </w:rPr>
        <w:t>possible</w:t>
      </w:r>
      <w:r w:rsidRPr="004F709C">
        <w:rPr>
          <w:sz w:val="20"/>
        </w:rPr>
        <w:t xml:space="preserve">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w:t>
      </w:r>
      <w:r w:rsidRPr="004F709C">
        <w:rPr>
          <w:sz w:val="20"/>
        </w:rPr>
        <w:lastRenderedPageBreak/>
        <w:t xml:space="preserve">the vehicle on the desired trajectory or to minimize the deviation </w:t>
      </w:r>
      <w:r w:rsidR="00627123">
        <w:rPr>
          <w:sz w:val="20"/>
        </w:rPr>
        <w:t>from</w:t>
      </w:r>
      <w:r w:rsidRPr="004F709C">
        <w:rPr>
          <w:sz w:val="20"/>
        </w:rPr>
        <w:t xml:space="preserve"> the desired route. </w:t>
      </w:r>
      <w:r w:rsidRPr="004F709C">
        <w:rPr>
          <w:sz w:val="20"/>
        </w:rPr>
        <w:fldChar w:fldCharType="begin"/>
      </w:r>
      <w:r w:rsidR="00073AAD">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V08L1RleHQ+DQogICAgPC9UZXh0VW5pdD4NCiAgPC9UZXh0VW5pdHM+DQo8L1BsYWNlaG9sZGVyPg==</w:instrText>
      </w:r>
      <w:r w:rsidRPr="004F709C">
        <w:rPr>
          <w:sz w:val="20"/>
        </w:rPr>
        <w:fldChar w:fldCharType="separate"/>
      </w:r>
      <w:bookmarkStart w:id="3" w:name="_CTVP001e21cb6397c534d399338634b5a389e4f"/>
      <w:r w:rsidR="00073AAD">
        <w:rPr>
          <w:sz w:val="20"/>
        </w:rPr>
        <w:t>[3, p. 35]</w:t>
      </w:r>
      <w:bookmarkEnd w:id="3"/>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w:t>
      </w:r>
      <w:r w:rsidR="007649C3">
        <w:rPr>
          <w:sz w:val="20"/>
        </w:rPr>
        <w:t xml:space="preserve">like it is done </w:t>
      </w:r>
      <w:r w:rsidRPr="004F709C">
        <w:rPr>
          <w:sz w:val="20"/>
        </w:rPr>
        <w:t xml:space="preserve">by NVIDEA </w:t>
      </w:r>
      <w:r w:rsidRPr="004F709C">
        <w:rPr>
          <w:sz w:val="20"/>
        </w:rPr>
        <w:fldChar w:fldCharType="begin"/>
      </w:r>
      <w:r w:rsidR="00073AAD">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4F709C">
        <w:rPr>
          <w:sz w:val="20"/>
        </w:rPr>
        <w:fldChar w:fldCharType="separate"/>
      </w:r>
      <w:bookmarkStart w:id="4" w:name="_CTVP001f6e9da13a32147fe905442d335cb06ac"/>
      <w:r w:rsidR="00073AAD">
        <w:rPr>
          <w:sz w:val="20"/>
        </w:rPr>
        <w:t>[5]</w:t>
      </w:r>
      <w:bookmarkEnd w:id="4"/>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88601C" w:rsidRPr="0088601C" w:rsidRDefault="00D70B6D" w:rsidP="0088601C">
      <w:pPr>
        <w:pStyle w:val="SectionHeading"/>
        <w:outlineLvl w:val="0"/>
      </w:pPr>
      <w:r>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 xml:space="preserve">hes </w:t>
      </w:r>
      <w:r w:rsidR="007649C3">
        <w:t>proposed</w:t>
      </w:r>
      <w:r w:rsidR="004860ED">
        <w:t xml:space="preserve"> in the literature. A</w:t>
      </w:r>
      <w:r w:rsidR="00771019">
        <w:t xml:space="preserve"> comprehensive overview</w:t>
      </w:r>
      <w:r w:rsidR="007649C3">
        <w:t xml:space="preserve"> over the different approaches</w:t>
      </w:r>
      <w:r w:rsidR="00771019">
        <w:t xml:space="preserve">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073AAD">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4860ED">
        <w:fldChar w:fldCharType="separate"/>
      </w:r>
      <w:bookmarkStart w:id="5" w:name="_CTVP001aa45d0654425467e9ab4ee5575d81b21"/>
      <w:r w:rsidR="00073AAD">
        <w:t>[3]</w:t>
      </w:r>
      <w:bookmarkEnd w:id="5"/>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In comparison to a path, a trajectory describes</w:t>
      </w:r>
      <w:r w:rsidR="00CD113B">
        <w:t xml:space="preserve"> in this case</w:t>
      </w:r>
      <w:r w:rsidR="00657825">
        <w:t xml:space="preserve">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w:t>
      </w:r>
      <w:r w:rsidR="00CD113B">
        <w:t xml:space="preserve"> for the passengers</w:t>
      </w:r>
      <w:r w:rsidR="00640531">
        <w:t xml:space="preserve">. </w:t>
      </w:r>
      <w:r w:rsidR="00640531">
        <w:fldChar w:fldCharType="begin"/>
      </w:r>
      <w:r w:rsidR="00073AAD">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OV08L1RleHQ+DQogICAgPC9UZXh0VW5pdD4NCiAgPC9UZXh0VW5pdHM+DQo8L1BsYWNlaG9sZGVyPg==</w:instrText>
      </w:r>
      <w:r w:rsidR="00640531">
        <w:fldChar w:fldCharType="separate"/>
      </w:r>
      <w:bookmarkStart w:id="6" w:name="_CTVP001302f76d7e11c493197dd1eec36094021"/>
      <w:r w:rsidR="00073AAD">
        <w:t>[3, p. 39]</w:t>
      </w:r>
      <w:bookmarkEnd w:id="6"/>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w:t>
      </w:r>
      <w:r w:rsidR="00CD113B">
        <w:t>this</w:t>
      </w:r>
      <w:r w:rsidR="00E200C4">
        <w:t xml:space="preserve"> problem.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w:t>
      </w:r>
      <w:r w:rsidR="00FA2129">
        <w:t xml:space="preserve">in </w:t>
      </w:r>
      <w:r w:rsidR="00931E43">
        <w:t xml:space="preserve">such </w:t>
      </w:r>
      <w:r w:rsidR="00FA2129">
        <w:t xml:space="preserve">a way </w:t>
      </w:r>
      <w:r w:rsidR="00931E43">
        <w:t xml:space="preserve">that a graph is </w:t>
      </w:r>
      <w:r w:rsidR="00F9455A">
        <w:t>generated,</w:t>
      </w:r>
      <w:r w:rsidR="00931E43">
        <w:t xml:space="preserve"> and a minimum cost path can be found</w:t>
      </w:r>
      <w:r w:rsidR="00574940">
        <w:t>.</w:t>
      </w:r>
      <w:r w:rsidR="00C93468">
        <w:t xml:space="preserve"> </w:t>
      </w:r>
      <w:r w:rsidR="00574940">
        <w:t>O</w:t>
      </w:r>
      <w:r w:rsidR="00C93468">
        <w:t>ften variants of A* are used</w:t>
      </w:r>
      <w:r w:rsidR="00574940">
        <w:t>. In contrast to this</w:t>
      </w:r>
      <w:r w:rsidR="007B1514">
        <w:t xml:space="preserve">,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073AAD">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ywgcHAuIDQwLTQ4XTwvVGV4dD4NCiAgICA8L1RleHRVbml0Pg0KICA8L1RleHRVbml0cz4NCjwvUGxhY2Vob2xkZXI+</w:instrText>
      </w:r>
      <w:r w:rsidR="00001AC5">
        <w:fldChar w:fldCharType="separate"/>
      </w:r>
      <w:bookmarkStart w:id="7" w:name="_CTVP00165c7eb6b248b4829a466f4fcda7f8270"/>
      <w:r w:rsidR="00073AAD">
        <w:t>[3, pp. 40-48]</w:t>
      </w:r>
      <w:bookmarkEnd w:id="7"/>
      <w:r w:rsidR="00001AC5">
        <w:fldChar w:fldCharType="end"/>
      </w:r>
    </w:p>
    <w:p w:rsidR="0054353D" w:rsidRDefault="0054353D" w:rsidP="0054353D">
      <w:pPr>
        <w:pStyle w:val="Text"/>
        <w:keepLines/>
        <w:rPr>
          <w:sz w:val="16"/>
          <w:szCs w:val="16"/>
        </w:rPr>
      </w:pPr>
    </w:p>
    <w:p w:rsidR="00574940" w:rsidRPr="0054353D" w:rsidRDefault="00574940"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w:t>
      </w:r>
      <w:r w:rsidR="00574940">
        <w:t>present</w:t>
      </w:r>
      <w:r w:rsidR="004E1E7E">
        <w:t xml:space="preserve"> a</w:t>
      </w:r>
      <w:r w:rsidRPr="0054353D">
        <w:t xml:space="preserve"> specific approach</w:t>
      </w:r>
      <w:r w:rsidR="004E1E7E">
        <w:t xml:space="preserve"> for trajectory tracking</w:t>
      </w:r>
      <w:r w:rsidRPr="0054353D">
        <w:t xml:space="preserve"> and look at the implementation in a more detailed way. The approach is designed by Ziegler, Bender et al. and is described in </w:t>
      </w:r>
      <w:r w:rsidRPr="0054353D">
        <w:fldChar w:fldCharType="begin"/>
      </w:r>
      <w:r w:rsidR="00073AAD">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Pr="0054353D">
        <w:fldChar w:fldCharType="separate"/>
      </w:r>
      <w:bookmarkStart w:id="8" w:name="_CTVP001975c4b1b00a44389862be6a2da2bd3de"/>
      <w:r w:rsidR="00073AAD">
        <w:t>[2]</w:t>
      </w:r>
      <w:bookmarkEnd w:id="8"/>
      <w:r w:rsidRPr="0054353D">
        <w:fldChar w:fldCharType="end"/>
      </w:r>
      <w:r w:rsidRPr="0054353D">
        <w:t xml:space="preserve">. This local and continuous method is designed </w:t>
      </w:r>
      <w:r w:rsidR="004E1E7E">
        <w:t>in a way</w:t>
      </w:r>
      <w:r w:rsidRPr="0054353D">
        <w:t xml:space="preserve"> that there are no local maxima and the solution will be the global maximum due to a special specification of the constraints. Both the optimization problem and the inequality </w:t>
      </w:r>
      <w:r w:rsidR="0054353D">
        <w:t xml:space="preserve">constraints are </w:t>
      </w:r>
      <w:r w:rsidR="00B92B04">
        <w:t>nonlinear</w:t>
      </w:r>
      <w:r w:rsidR="0054353D">
        <w:t>.</w:t>
      </w:r>
    </w:p>
    <w:p w:rsidR="004126D4" w:rsidRDefault="001F05A1" w:rsidP="0054353D">
      <w:pPr>
        <w:pStyle w:val="Text"/>
        <w:keepLines/>
      </w:pPr>
      <w:r>
        <w:tab/>
        <w:t>Ziegler, Bender et al. use a global coordinate system to plan the trajector</w:t>
      </w:r>
      <w:r w:rsidR="004E1E7E">
        <w:t>y</w:t>
      </w:r>
      <w:r>
        <w:t xml:space="preserve">. As one advantage </w:t>
      </w:r>
      <w:r w:rsidR="00503D86">
        <w:t xml:space="preserve">it </w:t>
      </w:r>
      <w:r>
        <w:t xml:space="preserve">is mentioned that </w:t>
      </w:r>
      <w:r w:rsidR="00894F10">
        <w:t>offline maps can be used easily and important information like the right and left driving bound can be obtained. This in</w:t>
      </w:r>
      <w:r w:rsidR="004126D4">
        <w:t>formation is useful to create a so called ‘driving corridor’, an area in which the vehicle is allowed to drive. To detect objects and obstacles</w:t>
      </w:r>
      <w:r w:rsidR="00503D86">
        <w:t>,</w:t>
      </w:r>
      <w:r w:rsidR="004126D4">
        <w:t xml:space="preserve">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073AAD">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i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iwgcC4gNDUxXTwvVGV4dD4NCiAgICA8L1RleHRVbml0Pg0KICA8L1RleHRVbml0cz4NCjwvUGxhY2Vob2xkZXI+</w:instrText>
      </w:r>
      <w:r w:rsidR="0017193D" w:rsidRPr="00E804EE">
        <w:rPr>
          <w:color w:val="000000"/>
        </w:rPr>
        <w:fldChar w:fldCharType="separate"/>
      </w:r>
      <w:bookmarkStart w:id="9" w:name="_CTVP001f88e9d1e3ef24d01a0d8ade7a54ab1b7"/>
      <w:r w:rsidR="00073AAD">
        <w:rPr>
          <w:color w:val="000000"/>
        </w:rPr>
        <w:t>[2, p. 451]</w:t>
      </w:r>
      <w:bookmarkEnd w:id="9"/>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0"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0"/>
    <w:p w:rsidR="00E804EE" w:rsidRDefault="00F93C82" w:rsidP="00E804EE">
      <w:pPr>
        <w:pStyle w:val="Text"/>
        <w:keepLines/>
        <w:rPr>
          <w:color w:val="000000"/>
          <w:szCs w:val="12"/>
        </w:rPr>
      </w:pPr>
      <w:r>
        <w:rPr>
          <w:color w:val="000000"/>
          <w:szCs w:val="12"/>
        </w:rPr>
        <w:t xml:space="preserve">an optimal trajectory can be found </w:t>
      </w:r>
      <w:r w:rsidR="001652BE">
        <w:rPr>
          <w:color w:val="000000"/>
          <w:szCs w:val="12"/>
        </w:rPr>
        <w:t>for</w:t>
      </w:r>
      <w:r>
        <w:rPr>
          <w:color w:val="000000"/>
          <w:szCs w:val="12"/>
        </w:rPr>
        <w:t xml:space="preserve">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lastRenderedPageBreak/>
        <w:t>avoids extreme accelerations, both in longitudinal and lateral direction. Furthermore, a minimum of changes in the acceleration is achieved by</w:t>
      </w:r>
    </w:p>
    <w:tbl>
      <w:tblPr>
        <w:tblStyle w:val="Tabellenraster"/>
        <w:tblW w:w="4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tblGrid>
      <w:tr w:rsidR="006D3ECE" w:rsidTr="00C55E49">
        <w:trPr>
          <w:trHeight w:val="418"/>
        </w:trPr>
        <w:tc>
          <w:tcPr>
            <w:tcW w:w="4782" w:type="dxa"/>
            <w:vAlign w:val="bottom"/>
          </w:tcPr>
          <w:p w:rsidR="006D3ECE" w:rsidRPr="006D3ECE" w:rsidRDefault="00C55E49" w:rsidP="00C55E49">
            <w:pPr>
              <w:pStyle w:val="Text"/>
              <w:keepLines/>
              <w:jc w:val="center"/>
              <w:rPr>
                <w:color w:val="000000"/>
                <w:sz w:val="18"/>
                <w:szCs w:val="18"/>
              </w:rPr>
            </w:pPr>
            <w:r>
              <w:rPr>
                <w:noProof/>
              </w:rPr>
              <w:drawing>
                <wp:inline distT="0" distB="0" distL="0" distR="0" wp14:anchorId="666DAF68" wp14:editId="3E76CB79">
                  <wp:extent cx="1331366" cy="205957"/>
                  <wp:effectExtent l="0" t="0" r="2540" b="381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399429" cy="216486"/>
                          </a:xfrm>
                          <a:prstGeom prst="rect">
                            <a:avLst/>
                          </a:prstGeom>
                        </pic:spPr>
                      </pic:pic>
                    </a:graphicData>
                  </a:graphic>
                </wp:inline>
              </w:drawing>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C55E49">
        <w:trPr>
          <w:trHeight w:val="366"/>
        </w:trPr>
        <w:tc>
          <w:tcPr>
            <w:tcW w:w="4760" w:type="dxa"/>
            <w:vAlign w:val="bottom"/>
          </w:tcPr>
          <w:p w:rsidR="006D3ECE" w:rsidRPr="006D3ECE" w:rsidRDefault="00C55E49" w:rsidP="00C55E49">
            <w:pPr>
              <w:pStyle w:val="Text"/>
              <w:keepLines/>
              <w:jc w:val="center"/>
              <w:rPr>
                <w:color w:val="000000"/>
                <w:sz w:val="18"/>
                <w:szCs w:val="18"/>
              </w:rPr>
            </w:pPr>
            <w:r>
              <w:rPr>
                <w:noProof/>
              </w:rPr>
              <w:drawing>
                <wp:inline distT="0" distB="0" distL="0" distR="0" wp14:anchorId="705D3048" wp14:editId="09D732B0">
                  <wp:extent cx="1345997" cy="181891"/>
                  <wp:effectExtent l="0" t="0" r="6985" b="889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12315" cy="190853"/>
                          </a:xfrm>
                          <a:prstGeom prst="rect">
                            <a:avLst/>
                          </a:prstGeom>
                        </pic:spPr>
                      </pic:pic>
                    </a:graphicData>
                  </a:graphic>
                </wp:inline>
              </w:drawing>
            </w:r>
          </w:p>
        </w:tc>
      </w:tr>
    </w:tbl>
    <w:p w:rsidR="007B07F1" w:rsidRDefault="000B25D5" w:rsidP="00F81637">
      <w:pPr>
        <w:pStyle w:val="Text"/>
        <w:keepLines/>
        <w:rPr>
          <w:color w:val="000000"/>
          <w:szCs w:val="18"/>
        </w:rPr>
      </w:pPr>
      <w:r>
        <w:rPr>
          <w:noProof/>
        </w:rPr>
        <w:drawing>
          <wp:anchor distT="0" distB="0" distL="114300" distR="114300" simplePos="0" relativeHeight="251658240" behindDoc="0" locked="0" layoutInCell="1" allowOverlap="1" wp14:anchorId="6C0CBBC1">
            <wp:simplePos x="0" y="0"/>
            <wp:positionH relativeFrom="margin">
              <wp:posOffset>3371850</wp:posOffset>
            </wp:positionH>
            <wp:positionV relativeFrom="paragraph">
              <wp:posOffset>48260</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28950" cy="133985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posOffset>3371850</wp:posOffset>
                </wp:positionH>
                <wp:positionV relativeFrom="paragraph">
                  <wp:posOffset>1329690</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D51A1" w:rsidRDefault="005E002D" w:rsidP="008D51A1">
                            <w:pPr>
                              <w:pStyle w:val="FigureCaption"/>
                            </w:pPr>
                            <w:r>
                              <w:t>Figure 1: Calculation of the Pseudo Distance</w:t>
                            </w:r>
                            <w:r w:rsidR="000B25D5">
                              <w:t xml:space="preserve"> </w:t>
                            </w:r>
                            <w:r w:rsidR="000B25D5">
                              <w:fldChar w:fldCharType="begin"/>
                            </w:r>
                            <w:r w:rsidR="000B25D5">
                              <w:instrText>ADDIN CITAVI.PLACEHOLDER 8d7f17e1-99d3-4625-826f-a1b2c606ca0e PFBsYWNlaG9sZGVyPg0KICA8QWRkSW5WZXJzaW9uPjUuMy4xLjA8L0FkZEluVmVyc2lvbj4NCiAgPElkPjhkN2YxN2UxLTk5ZDMtNDYyNS04MjZmLWExYjJjNjA2Y2EwZTwvSWQ+DQogIDxFbnRyaWVzPg0KICAgIDxFbnRyeT4NCiAgICAgIDxJZD5jYzFjM2U3Yi00OTAyLTRjM2MtOGQzNS1mZGM5MjU5ODA1Yz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0B25D5">
                              <w:fldChar w:fldCharType="separate"/>
                            </w:r>
                            <w:bookmarkStart w:id="11" w:name="_CTVP0018d7f17e199d34625826fa1b2c606ca0e"/>
                            <w:r w:rsidR="000B25D5">
                              <w:t>[1]</w:t>
                            </w:r>
                            <w:bookmarkEnd w:id="11"/>
                            <w:r w:rsidR="000B25D5">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3D345" id="_x0000_t202" coordsize="21600,21600" o:spt="202" path="m,l,21600r21600,l21600,xe">
                <v:stroke joinstyle="miter"/>
                <v:path gradientshapeok="t" o:connecttype="rect"/>
              </v:shapetype>
              <v:shape id="Textfeld 2" o:spid="_x0000_s1026" type="#_x0000_t202" style="position:absolute;left:0;text-align:left;margin-left:265.5pt;margin-top:104.7pt;width:238.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" stroked="f">
                <v:textbox style="mso-fit-shape-to-text:t" inset="0,0,0,0">
                  <w:txbxContent>
                    <w:p w:rsidR="005E002D" w:rsidRPr="008D51A1" w:rsidRDefault="005E002D" w:rsidP="008D51A1">
                      <w:pPr>
                        <w:pStyle w:val="FigureCaption"/>
                      </w:pPr>
                      <w:r>
                        <w:t>Figure 1: Calculation of the Pseudo Distance</w:t>
                      </w:r>
                      <w:r w:rsidR="000B25D5">
                        <w:t xml:space="preserve"> </w:t>
                      </w:r>
                      <w:r w:rsidR="000B25D5">
                        <w:fldChar w:fldCharType="begin"/>
                      </w:r>
                      <w:r w:rsidR="000B25D5">
                        <w:instrText>ADDIN CITAVI.PLACEHOLDER 8d7f17e1-99d3-4625-826f-a1b2c606ca0e PFBsYWNlaG9sZGVyPg0KICA8QWRkSW5WZXJzaW9uPjUuMy4xLjA8L0FkZEluVmVyc2lvbj4NCiAgPElkPjhkN2YxN2UxLTk5ZDMtNDYyNS04MjZmLWExYjJjNjA2Y2EwZTwvSWQ+DQogIDxFbnRyaWVzPg0KICAgIDxFbnRyeT4NCiAgICAgIDxJZD5jYzFjM2U3Yi00OTAyLTRjM2MtOGQzNS1mZGM5MjU5ODA1Yz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0B25D5">
                        <w:fldChar w:fldCharType="separate"/>
                      </w:r>
                      <w:bookmarkStart w:id="12" w:name="_CTVP0018d7f17e199d34625826fa1b2c606ca0e"/>
                      <w:r w:rsidR="000B25D5">
                        <w:t>[1]</w:t>
                      </w:r>
                      <w:bookmarkEnd w:id="12"/>
                      <w:r w:rsidR="000B25D5">
                        <w:fldChar w:fldCharType="end"/>
                      </w:r>
                      <w:r>
                        <w:t>.</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6B8501BF">
            <wp:simplePos x="0" y="0"/>
            <wp:positionH relativeFrom="margin">
              <wp:posOffset>3371850</wp:posOffset>
            </wp:positionH>
            <wp:positionV relativeFrom="paragraph">
              <wp:posOffset>1648155</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28950" cy="1370330"/>
                    </a:xfrm>
                    <a:prstGeom prst="rect">
                      <a:avLst/>
                    </a:prstGeom>
                  </pic:spPr>
                </pic:pic>
              </a:graphicData>
            </a:graphic>
          </wp:anchor>
        </w:drawing>
      </w:r>
      <w:r w:rsidR="00CD55F8">
        <w:rPr>
          <w:noProof/>
        </w:rPr>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CD55F8" w:rsidRDefault="005E002D" w:rsidP="00CD55F8">
                            <w:pPr>
                              <w:pStyle w:val="FigureCaption"/>
                            </w:pPr>
                            <w:r>
                              <w:t>Figure 2: Representing the Shape of a Vehicle with Circles</w:t>
                            </w:r>
                            <w:r w:rsidR="000B25D5">
                              <w:t xml:space="preserve"> </w:t>
                            </w:r>
                            <w:r w:rsidR="000B25D5">
                              <w:fldChar w:fldCharType="begin"/>
                            </w:r>
                            <w:r w:rsidR="00073AAD">
                              <w:instrText>ADDIN CITAVI.PLACEHOLDER 9ab8fd82-7875-4f0b-bfc9-401b15cab532 PFBsYWNlaG9sZGVyPg0KICA8QWRkSW5WZXJzaW9uPjUuMy4xLjA8L0FkZEluVmVyc2lvbj4NCiAgPElkPjlhYjhmZDgyLTc4NzUtNGYwYi1iZmM5LTQwMWIxNWNhYjUzMjwvSWQ+DQogIDxFbnRyaWVzPg0KICAgIDxFbnRyeT4NCiAgICAgIDxJZD5jNmI2NWQzZi0zYTk1LTQ5ODktOWIxMS1kNzNkMjdlNWU2Yz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B25D5">
                              <w:fldChar w:fldCharType="separate"/>
                            </w:r>
                            <w:bookmarkStart w:id="13" w:name="_CTVP0019ab8fd8278754f0bbfc9401b15cab532"/>
                            <w:r w:rsidR="00073AAD">
                              <w:t>[2]</w:t>
                            </w:r>
                            <w:bookmarkEnd w:id="13"/>
                            <w:r w:rsidR="000B25D5">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EBF8FA" id="Textfeld 5" o:spid="_x0000_s1027"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Z2MAIAAGQ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" stroked="f">
                <v:textbox style="mso-fit-shape-to-text:t" inset="0,0,0,0">
                  <w:txbxContent>
                    <w:p w:rsidR="005E002D" w:rsidRPr="00CD55F8" w:rsidRDefault="005E002D" w:rsidP="00CD55F8">
                      <w:pPr>
                        <w:pStyle w:val="FigureCaption"/>
                      </w:pPr>
                      <w:r>
                        <w:t>Figure 2: Representing the Shape of a Vehicle with Circles</w:t>
                      </w:r>
                      <w:r w:rsidR="000B25D5">
                        <w:t xml:space="preserve"> </w:t>
                      </w:r>
                      <w:r w:rsidR="000B25D5">
                        <w:fldChar w:fldCharType="begin"/>
                      </w:r>
                      <w:r w:rsidR="00073AAD">
                        <w:instrText>ADDIN CITAVI.PLACEHOLDER 9ab8fd82-7875-4f0b-bfc9-401b15cab532 PFBsYWNlaG9sZGVyPg0KICA8QWRkSW5WZXJzaW9uPjUuMy4xLjA8L0FkZEluVmVyc2lvbj4NCiAgPElkPjlhYjhmZDgyLTc4NzUtNGYwYi1iZmM5LTQwMWIxNWNhYjUzMjwvSWQ+DQogIDxFbnRyaWVzPg0KICAgIDxFbnRyeT4NCiAgICAgIDxJZD5jNmI2NWQzZi0zYTk1LTQ5ODktOWIxMS1kNzNkMjdlNWU2Yz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B25D5">
                        <w:fldChar w:fldCharType="separate"/>
                      </w:r>
                      <w:bookmarkStart w:id="14" w:name="_CTVP0019ab8fd8278754f0bbfc9401b15cab532"/>
                      <w:r w:rsidR="00073AAD">
                        <w:t>[2]</w:t>
                      </w:r>
                      <w:bookmarkEnd w:id="14"/>
                      <w:r w:rsidR="000B25D5">
                        <w:fldChar w:fldCharType="end"/>
                      </w:r>
                      <w:r>
                        <w:t>.</w:t>
                      </w:r>
                    </w:p>
                  </w:txbxContent>
                </v:textbox>
                <w10:wrap type="topAndBottom"/>
              </v:shape>
            </w:pict>
          </mc:Fallback>
        </mc:AlternateContent>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w:t>
      </w:r>
      <w:r w:rsidR="00517038">
        <w:rPr>
          <w:color w:val="000000"/>
          <w:szCs w:val="18"/>
        </w:rPr>
        <w:t>L</w:t>
      </w:r>
      <w:r w:rsidR="008B4C7A" w:rsidRPr="009D2E04">
        <w:rPr>
          <w:color w:val="000000"/>
          <w:szCs w:val="18"/>
        </w:rPr>
        <w:t xml:space="preserve"> </w:t>
      </w:r>
      <w:r w:rsidR="0003669D" w:rsidRPr="009D2E04">
        <w:rPr>
          <w:color w:val="000000"/>
          <w:szCs w:val="18"/>
        </w:rPr>
        <w:t xml:space="preserve">but also must hold several constraints. According to </w:t>
      </w:r>
      <w:r w:rsidR="0003669D" w:rsidRPr="009D2E04">
        <w:rPr>
          <w:color w:val="000000"/>
          <w:szCs w:val="18"/>
        </w:rPr>
        <w:fldChar w:fldCharType="begin"/>
      </w:r>
      <w:r w:rsidR="00073AAD">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3669D" w:rsidRPr="009D2E04">
        <w:rPr>
          <w:color w:val="000000"/>
          <w:szCs w:val="18"/>
        </w:rPr>
        <w:fldChar w:fldCharType="separate"/>
      </w:r>
      <w:bookmarkStart w:id="15" w:name="_CTVP001ee58c7eadf2b42c496e005e6ae91a13c"/>
      <w:r w:rsidR="00073AAD">
        <w:rPr>
          <w:color w:val="000000"/>
          <w:szCs w:val="18"/>
        </w:rPr>
        <w:t>[2]</w:t>
      </w:r>
      <w:bookmarkEnd w:id="15"/>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w:t>
      </w:r>
      <w:r w:rsidR="00A2585A">
        <w:rPr>
          <w:color w:val="000000"/>
          <w:szCs w:val="18"/>
        </w:rPr>
        <w:t>non-convex</w:t>
      </w:r>
      <w:r w:rsidR="00DD1912">
        <w:rPr>
          <w:color w:val="000000"/>
          <w:szCs w:val="18"/>
        </w:rPr>
        <w:t xml:space="preserve">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073AAD">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l08L1RleHQ+DQogICAgPC9UZXh0VW5pdD4NCiAgPC9UZXh0VW5pdHM+DQo8L1BsYWNlaG9sZGVyPg==</w:instrText>
      </w:r>
      <w:r w:rsidR="00D91F33">
        <w:fldChar w:fldCharType="separate"/>
      </w:r>
      <w:bookmarkStart w:id="16" w:name="_CTVP00108e050470d4e4ac49813b77082ea2382"/>
      <w:r w:rsidR="00073AAD">
        <w:t>[3, p. 36]</w:t>
      </w:r>
      <w:bookmarkEnd w:id="16"/>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073AAD">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2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cC4gMjMyMl08L1RleHQ+DQogICAgPC9UZXh0VW5pdD4NCiAgPC9UZXh0VW5pdHM+DQo8L1BsYWNlaG9sZGVyPg==</w:instrText>
      </w:r>
      <w:r w:rsidR="00062662">
        <w:fldChar w:fldCharType="separate"/>
      </w:r>
      <w:bookmarkStart w:id="17" w:name="_CTVP001663bf1312c9e489994fa982eb1b6f3cb"/>
      <w:r w:rsidR="00073AAD">
        <w:t>[6, p. 2322]</w:t>
      </w:r>
      <w:bookmarkEnd w:id="17"/>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073AAD">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4475A6">
        <w:fldChar w:fldCharType="separate"/>
      </w:r>
      <w:bookmarkStart w:id="18" w:name="_CTVP001bde5f84fe70a4c489912f16d049e17c0"/>
      <w:r w:rsidR="00073AAD">
        <w:t>[3]</w:t>
      </w:r>
      <w:bookmarkEnd w:id="18"/>
      <w:r w:rsidR="004475A6">
        <w:fldChar w:fldCharType="end"/>
      </w:r>
      <w:r w:rsidR="00C834EF">
        <w:t>.</w:t>
      </w:r>
    </w:p>
    <w:p w:rsidR="00C834EF" w:rsidRDefault="00C834EF" w:rsidP="00092BA4">
      <w:pPr>
        <w:pStyle w:val="Text"/>
        <w:keepLines/>
      </w:pPr>
    </w:p>
    <w:p w:rsidR="000804B2" w:rsidRDefault="000804B2" w:rsidP="00092BA4">
      <w:pPr>
        <w:pStyle w:val="Text"/>
        <w:keepLines/>
      </w:pPr>
    </w:p>
    <w:p w:rsidR="000804B2" w:rsidRDefault="000804B2" w:rsidP="00092BA4">
      <w:pPr>
        <w:pStyle w:val="Text"/>
        <w:keepLines/>
      </w:pPr>
    </w:p>
    <w:p w:rsidR="00C834EF" w:rsidRPr="0054353D" w:rsidRDefault="00C834EF" w:rsidP="00C834EF">
      <w:pPr>
        <w:pStyle w:val="Text"/>
        <w:keepLines/>
        <w:rPr>
          <w:b/>
        </w:rPr>
      </w:pPr>
      <w:r>
        <w:rPr>
          <w:b/>
        </w:rPr>
        <w:lastRenderedPageBreak/>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073AAD">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c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sIHBwLiAyOC0zMV08L1RleHQ+DQogICAgPC9UZXh0VW5pdD4NCiAgPC9UZXh0VW5pdHM+DQo8L1BsYWNlaG9sZGVyPg==</w:instrText>
      </w:r>
      <w:r w:rsidR="00E43955">
        <w:fldChar w:fldCharType="separate"/>
      </w:r>
      <w:bookmarkStart w:id="19" w:name="_CTVP001e70a06d8f89e4229be5f5c76c667644c"/>
      <w:r w:rsidR="00073AAD">
        <w:t>[7, pp. 28-31]</w:t>
      </w:r>
      <w:bookmarkEnd w:id="19"/>
      <w:r w:rsidR="00E43955">
        <w:fldChar w:fldCharType="end"/>
      </w:r>
      <w:r w:rsidR="00E43955">
        <w:t>.</w:t>
      </w:r>
    </w:p>
    <w:p w:rsidR="00E43955" w:rsidRDefault="00E43955" w:rsidP="00E43955">
      <w:pPr>
        <w:pStyle w:val="Text"/>
        <w:keepLines/>
      </w:pPr>
      <w:r>
        <w:rPr>
          <w:noProof/>
        </w:rPr>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96082A" w:rsidRDefault="005E002D"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5E002D" w:rsidRPr="0096082A" w:rsidRDefault="005E002D"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11"/>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w:t>
      </w:r>
      <w:r w:rsidR="006E09F8">
        <w:t>s</w:t>
      </w:r>
      <w:r>
        <w:t xml:space="preserve">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5E002D"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w:t>
      </w:r>
      <w:r w:rsidR="000A7617">
        <w:t>additional</w:t>
      </w:r>
      <w:r>
        <w:t xml:space="preserve"> equation</w:t>
      </w:r>
      <w:r w:rsidR="000A7617">
        <w:t>s</w:t>
      </w:r>
      <w:r>
        <w:t xml:space="preserve"> </w:t>
      </w:r>
      <w:r w:rsidR="000A7617">
        <w:t>for</w:t>
      </w:r>
      <w:r>
        <w:t xml:space="preserve">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w:t>
      </w:r>
      <w:r w:rsidR="000A7617">
        <w:t>applied</w:t>
      </w:r>
      <w:r w:rsidR="000D36B5">
        <w:t>.</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073AAD">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fldChar w:fldCharType="separate"/>
      </w:r>
      <w:bookmarkStart w:id="20" w:name="_CTVP001920204b462234a8380e4841519dc9011"/>
      <w:r w:rsidR="00073AAD">
        <w:t>[6]</w:t>
      </w:r>
      <w:bookmarkEnd w:id="20"/>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073AAD">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2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cC4gMjMyMl08L1RleHQ+DQogICAgPC9UZXh0VW5pdD4NCiAgPC9UZXh0VW5pdHM+DQo8L1BsYWNlaG9sZGVyPg==</w:instrText>
      </w:r>
      <w:r w:rsidR="00034C7E">
        <w:fldChar w:fldCharType="separate"/>
      </w:r>
      <w:bookmarkStart w:id="21" w:name="_CTVP001499f9486783941ec918477c5bb87db33"/>
      <w:r w:rsidR="00073AAD">
        <w:t>[6, p. 2322]</w:t>
      </w:r>
      <w:bookmarkEnd w:id="21"/>
      <w:r w:rsidR="00034C7E">
        <w:fldChar w:fldCharType="end"/>
      </w:r>
      <w:r w:rsidR="00034C7E">
        <w:t xml:space="preserve">. Due to my work experience with lateral controllers for trajectory tracking during my bachelor thesis, it </w:t>
      </w:r>
      <w:r w:rsidR="002F23B0">
        <w:t xml:space="preserve">can be said that it </w:t>
      </w:r>
      <w:r w:rsidR="00034C7E">
        <w:t xml:space="preserve">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2F23B0" w:rsidRDefault="005E002D" w:rsidP="004D6A26">
            <w:pPr>
              <w:pStyle w:val="Text"/>
              <w:keepLines/>
            </w:pPr>
            <m:oMathPara>
              <m:oMathParaPr>
                <m:jc m:val="center"/>
              </m:oMathParaPr>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2F23B0" w:rsidRDefault="004D6A26" w:rsidP="004D6A26">
            <w:pPr>
              <w:pStyle w:val="Text"/>
              <w:keepLines/>
              <w:spacing w:line="360" w:lineRule="auto"/>
            </w:pPr>
            <m:oMathPara>
              <m:oMathParaPr>
                <m:jc m:val="center"/>
              </m:oMathParaP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2F23B0" w:rsidRDefault="005E002D" w:rsidP="00C55864">
            <w:pPr>
              <w:pStyle w:val="Text"/>
              <w:keepLines/>
            </w:pPr>
            <m:oMathPara>
              <m:oMathParaPr>
                <m:jc m:val="center"/>
              </m:oMathParaPr>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2F23B0" w:rsidRDefault="004D6A26" w:rsidP="00C55864">
            <w:pPr>
              <w:pStyle w:val="Text"/>
              <w:keepLines/>
            </w:pPr>
            <m:oMathPara>
              <m:oMathParaPr>
                <m:jc m:val="center"/>
              </m:oMathParaPr>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w:t>
      </w:r>
      <w:r w:rsidR="00F42FD1">
        <w:t>variables</w:t>
      </w:r>
      <w:r>
        <w:t xml:space="preserve">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2" w:name="_Hlk498284411"/>
                    <m:acc>
                      <m:accPr>
                        <m:chr m:val="̇"/>
                        <m:ctrlPr>
                          <w:rPr>
                            <w:rFonts w:ascii="Cambria Math" w:hAnsi="Cambria Math"/>
                            <w:i/>
                          </w:rPr>
                        </m:ctrlPr>
                      </m:accPr>
                      <m:e>
                        <m:r>
                          <w:rPr>
                            <w:rFonts w:ascii="Cambria Math" w:hAnsi="Cambria Math"/>
                            <w:lang w:val="el-GR"/>
                          </w:rPr>
                          <m:t>Ψ</m:t>
                        </m:r>
                      </m:e>
                    </m:acc>
                    <w:bookmarkEnd w:id="22"/>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3" w:name="_Hlk498284446"/>
                <m:r>
                  <m:rPr>
                    <m:sty m:val="p"/>
                  </m:rPr>
                  <w:rPr>
                    <w:rFonts w:ascii="Cambria Math" w:hAnsi="Cambria Math"/>
                    <w:color w:val="000000"/>
                    <w:sz w:val="18"/>
                    <w:szCs w:val="18"/>
                  </w:rPr>
                  <m:t>κ</m:t>
                </m:r>
              </m:oMath>
            </m:oMathPara>
            <w:bookmarkEnd w:id="23"/>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posOffset>257861</wp:posOffset>
            </wp:positionH>
            <wp:positionV relativeFrom="paragraph">
              <wp:posOffset>241300</wp:posOffset>
            </wp:positionV>
            <wp:extent cx="2465070" cy="361315"/>
            <wp:effectExtent l="0" t="0" r="0" b="63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65070" cy="361315"/>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5E002D"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will be calculated by the current position</w:t>
      </w:r>
      <w:r w:rsidR="001D2F45">
        <w:t xml:space="preserve"> of the vehicle</w:t>
      </w:r>
      <w:r w:rsidR="00B36E4C">
        <w:t xml:space="preserve"> and the desired position o</w:t>
      </w:r>
      <w:r w:rsidR="001D2F45">
        <w:t>n the</w:t>
      </w:r>
      <w:r w:rsidR="00B36E4C">
        <w:t xml:space="preserve">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073AAD">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OC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LCBwLiAzNF08L1RleHQ+DQogICAgPC9UZXh0VW5pdD4NCiAgPC9UZXh0VW5pdHM+DQo8L1BsYWNlaG9sZGVyPg==</w:instrText>
      </w:r>
      <w:r w:rsidR="00FF6216">
        <w:fldChar w:fldCharType="separate"/>
      </w:r>
      <w:bookmarkStart w:id="24" w:name="_CTVP0013b33bbb926934669a9367b2a2506e885"/>
      <w:r w:rsidR="00073AAD">
        <w:t>[8, p. 34]</w:t>
      </w:r>
      <w:bookmarkEnd w:id="24"/>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5E002D"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w:t>
      </w:r>
      <w:r w:rsidR="00A14F6E">
        <w:t>gle</w:t>
      </w:r>
      <w:r w:rsidR="002A0A14">
        <w:t xml:space="preserve"> that keeps the vehicle as close as possible to the </w:t>
      </w:r>
      <w:r w:rsidR="002A0A14">
        <w:lastRenderedPageBreak/>
        <w:t>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073AAD"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60369</wp:posOffset>
                </wp:positionH>
                <wp:positionV relativeFrom="paragraph">
                  <wp:posOffset>796392</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11CB4" w:rsidRDefault="005E002D" w:rsidP="00811CB4">
                            <w:pPr>
                              <w:pStyle w:val="Beschriftung"/>
                              <w:jc w:val="center"/>
                              <w:rPr>
                                <w:iCs w:val="0"/>
                                <w:color w:val="auto"/>
                                <w:szCs w:val="20"/>
                              </w:rPr>
                            </w:pPr>
                            <w:r w:rsidRPr="00811CB4">
                              <w:rPr>
                                <w:iCs w:val="0"/>
                                <w:color w:val="auto"/>
                                <w:szCs w:val="20"/>
                              </w:rPr>
                              <w:t xml:space="preserve">Figure 5: The Process of Convolution </w:t>
                            </w:r>
                            <w:r w:rsidR="00073AAD">
                              <w:rPr>
                                <w:iCs w:val="0"/>
                                <w:color w:val="auto"/>
                                <w:szCs w:val="20"/>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6.7pt;margin-top:62.7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" stroked="f">
                <v:textbox style="mso-fit-shape-to-text:t" inset="0,0,0,0">
                  <w:txbxContent>
                    <w:p w:rsidR="005E002D" w:rsidRPr="00811CB4" w:rsidRDefault="005E002D" w:rsidP="00811CB4">
                      <w:pPr>
                        <w:pStyle w:val="Beschriftung"/>
                        <w:jc w:val="center"/>
                        <w:rPr>
                          <w:iCs w:val="0"/>
                          <w:color w:val="auto"/>
                          <w:szCs w:val="20"/>
                        </w:rPr>
                      </w:pPr>
                      <w:r w:rsidRPr="00811CB4">
                        <w:rPr>
                          <w:iCs w:val="0"/>
                          <w:color w:val="auto"/>
                          <w:szCs w:val="20"/>
                        </w:rPr>
                        <w:t xml:space="preserve">Figure 5: The Process of Convolution </w:t>
                      </w:r>
                      <w:r w:rsidR="00073AAD">
                        <w:rPr>
                          <w:iCs w:val="0"/>
                          <w:color w:val="auto"/>
                          <w:szCs w:val="20"/>
                        </w:rPr>
                        <w:t>[10].</w:t>
                      </w:r>
                    </w:p>
                  </w:txbxContent>
                </v:textbox>
                <w10:wrap type="topAndBottom"/>
              </v:shape>
            </w:pict>
          </mc:Fallback>
        </mc:AlternateContent>
      </w:r>
      <w:r w:rsidR="008320C6">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S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sIHAuIDJdPC9UZXh0Pg0KICAgIDwvVGV4dFVuaXQ+DQogIDwvVGV4dFVuaXRzPg0KPC9QbGFjZWhvbGRlcj4=</w:instrText>
      </w:r>
      <w:r w:rsidR="00763349">
        <w:fldChar w:fldCharType="separate"/>
      </w:r>
      <w:bookmarkStart w:id="25" w:name="_CTVP00146fe8d9cda444e3d854719b9af4f6a59"/>
      <w:r>
        <w:t>[9, p. 2]</w:t>
      </w:r>
      <w:bookmarkEnd w:id="25"/>
      <w:r w:rsidR="00763349">
        <w:fldChar w:fldCharType="end"/>
      </w:r>
    </w:p>
    <w:p w:rsidR="00763349" w:rsidRDefault="00763349" w:rsidP="00E01B2B">
      <w:pPr>
        <w:pStyle w:val="Text"/>
      </w:pPr>
      <w:r>
        <w:tab/>
        <w:t>Before end-to-end learning with CNN for self-driving cars is introduced, it is necessary to give a brief overview of CNN</w:t>
      </w:r>
      <w:r w:rsidR="00A14F6E">
        <w:t>s</w:t>
      </w:r>
      <w:r>
        <w:t xml:space="preserve">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7F2DFE" w:rsidRDefault="005E002D" w:rsidP="007F2DFE">
                            <w:pPr>
                              <w:pStyle w:val="Beschriftung"/>
                              <w:jc w:val="center"/>
                              <w:rPr>
                                <w:iCs w:val="0"/>
                                <w:color w:val="auto"/>
                                <w:szCs w:val="20"/>
                              </w:rPr>
                            </w:pPr>
                            <w:r w:rsidRPr="007F2DFE">
                              <w:rPr>
                                <w:iCs w:val="0"/>
                                <w:color w:val="auto"/>
                                <w:szCs w:val="20"/>
                              </w:rPr>
                              <w:t>Figure 4: A</w:t>
                            </w:r>
                            <w:r w:rsidR="004809F5">
                              <w:rPr>
                                <w:iCs w:val="0"/>
                                <w:color w:val="auto"/>
                                <w:szCs w:val="20"/>
                              </w:rPr>
                              <w:t xml:space="preserve"> S</w:t>
                            </w:r>
                            <w:r>
                              <w:rPr>
                                <w:iCs w:val="0"/>
                                <w:color w:val="auto"/>
                                <w:szCs w:val="20"/>
                              </w:rPr>
                              <w:t xml:space="preserve">implified </w:t>
                            </w:r>
                            <w:r w:rsidR="004809F5">
                              <w:rPr>
                                <w:iCs w:val="0"/>
                                <w:color w:val="auto"/>
                                <w:szCs w:val="20"/>
                              </w:rPr>
                              <w:t>A</w:t>
                            </w:r>
                            <w:r>
                              <w:rPr>
                                <w:iCs w:val="0"/>
                                <w:color w:val="auto"/>
                                <w:szCs w:val="20"/>
                              </w:rPr>
                              <w:t>rchitecture of CNN</w:t>
                            </w:r>
                            <w:r w:rsidR="00073AAD">
                              <w:rPr>
                                <w:iCs w:val="0"/>
                                <w:color w:val="auto"/>
                                <w:szCs w:val="20"/>
                              </w:rPr>
                              <w:t xml:space="preserve"> </w:t>
                            </w:r>
                            <w:r w:rsidR="00073AAD">
                              <w:rPr>
                                <w:iCs w:val="0"/>
                                <w:color w:val="auto"/>
                                <w:szCs w:val="20"/>
                              </w:rPr>
                              <w:fldChar w:fldCharType="begin"/>
                            </w:r>
                            <w:r w:rsidR="00073AAD">
                              <w:rPr>
                                <w:iCs w:val="0"/>
                                <w:color w:val="auto"/>
                                <w:szCs w:val="20"/>
                              </w:rPr>
                              <w:instrText>ADDIN CITAVI.PLACEHOLDER ae19f916-7b2d-48cb-8cd3-67d34f688e7b PFBsYWNlaG9sZGVyPg0KICA8QWRkSW5WZXJzaW9uPjUuMy4xLjA8L0FkZEluVmVyc2lvbj4NCiAgPElkPmFlMTlmOTE2LTdiMmQtNDhjYi04Y2QzLTY3ZDM0ZjY4OGU3YjwvSWQ+DQogIDxFbnRyaWVzPg0KICAgIDxFbnRyeT4NCiAgICAgIDxJZD40ZmNjYTQzNy01Y2YwLTQ0NDctODI1Zi1kYjEzYWQwNGIwMGQ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073AAD">
                              <w:rPr>
                                <w:iCs w:val="0"/>
                                <w:color w:val="auto"/>
                                <w:szCs w:val="20"/>
                              </w:rPr>
                              <w:fldChar w:fldCharType="separate"/>
                            </w:r>
                            <w:bookmarkStart w:id="26" w:name="_CTVP001ae19f9167b2d48cb8cd367d34f688e7b"/>
                            <w:r w:rsidR="00073AAD">
                              <w:rPr>
                                <w:iCs w:val="0"/>
                                <w:color w:val="auto"/>
                                <w:szCs w:val="20"/>
                              </w:rPr>
                              <w:t>[1]</w:t>
                            </w:r>
                            <w:bookmarkEnd w:id="26"/>
                            <w:r w:rsidR="00073AAD">
                              <w:rPr>
                                <w:iCs w:val="0"/>
                                <w:color w:val="auto"/>
                                <w:szCs w:val="20"/>
                              </w:rPr>
                              <w:fldChar w:fldCharType="end"/>
                            </w:r>
                            <w:r w:rsidR="003820D2">
                              <w:rPr>
                                <w:iCs w:val="0"/>
                                <w:color w:val="auto"/>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5E002D" w:rsidRPr="007F2DFE" w:rsidRDefault="005E002D" w:rsidP="007F2DFE">
                      <w:pPr>
                        <w:pStyle w:val="Beschriftung"/>
                        <w:jc w:val="center"/>
                        <w:rPr>
                          <w:iCs w:val="0"/>
                          <w:color w:val="auto"/>
                          <w:szCs w:val="20"/>
                        </w:rPr>
                      </w:pPr>
                      <w:r w:rsidRPr="007F2DFE">
                        <w:rPr>
                          <w:iCs w:val="0"/>
                          <w:color w:val="auto"/>
                          <w:szCs w:val="20"/>
                        </w:rPr>
                        <w:t>Figure 4: A</w:t>
                      </w:r>
                      <w:r w:rsidR="004809F5">
                        <w:rPr>
                          <w:iCs w:val="0"/>
                          <w:color w:val="auto"/>
                          <w:szCs w:val="20"/>
                        </w:rPr>
                        <w:t xml:space="preserve"> S</w:t>
                      </w:r>
                      <w:r>
                        <w:rPr>
                          <w:iCs w:val="0"/>
                          <w:color w:val="auto"/>
                          <w:szCs w:val="20"/>
                        </w:rPr>
                        <w:t xml:space="preserve">implified </w:t>
                      </w:r>
                      <w:r w:rsidR="004809F5">
                        <w:rPr>
                          <w:iCs w:val="0"/>
                          <w:color w:val="auto"/>
                          <w:szCs w:val="20"/>
                        </w:rPr>
                        <w:t>A</w:t>
                      </w:r>
                      <w:r>
                        <w:rPr>
                          <w:iCs w:val="0"/>
                          <w:color w:val="auto"/>
                          <w:szCs w:val="20"/>
                        </w:rPr>
                        <w:t>rchitecture of CNN</w:t>
                      </w:r>
                      <w:r w:rsidR="00073AAD">
                        <w:rPr>
                          <w:iCs w:val="0"/>
                          <w:color w:val="auto"/>
                          <w:szCs w:val="20"/>
                        </w:rPr>
                        <w:t xml:space="preserve"> </w:t>
                      </w:r>
                      <w:r w:rsidR="00073AAD">
                        <w:rPr>
                          <w:iCs w:val="0"/>
                          <w:color w:val="auto"/>
                          <w:szCs w:val="20"/>
                        </w:rPr>
                        <w:fldChar w:fldCharType="begin"/>
                      </w:r>
                      <w:r w:rsidR="00073AAD">
                        <w:rPr>
                          <w:iCs w:val="0"/>
                          <w:color w:val="auto"/>
                          <w:szCs w:val="20"/>
                        </w:rPr>
                        <w:instrText>ADDIN CITAVI.PLACEHOLDER ae19f916-7b2d-48cb-8cd3-67d34f688e7b PFBsYWNlaG9sZGVyPg0KICA8QWRkSW5WZXJzaW9uPjUuMy4xLjA8L0FkZEluVmVyc2lvbj4NCiAgPElkPmFlMTlmOTE2LTdiMmQtNDhjYi04Y2QzLTY3ZDM0ZjY4OGU3YjwvSWQ+DQogIDxFbnRyaWVzPg0KICAgIDxFbnRyeT4NCiAgICAgIDxJZD40ZmNjYTQzNy01Y2YwLTQ0NDctODI1Zi1kYjEzYWQwNGIwMGQ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073AAD">
                        <w:rPr>
                          <w:iCs w:val="0"/>
                          <w:color w:val="auto"/>
                          <w:szCs w:val="20"/>
                        </w:rPr>
                        <w:fldChar w:fldCharType="separate"/>
                      </w:r>
                      <w:bookmarkStart w:id="27" w:name="_CTVP001ae19f9167b2d48cb8cd367d34f688e7b"/>
                      <w:r w:rsidR="00073AAD">
                        <w:rPr>
                          <w:iCs w:val="0"/>
                          <w:color w:val="auto"/>
                          <w:szCs w:val="20"/>
                        </w:rPr>
                        <w:t>[1]</w:t>
                      </w:r>
                      <w:bookmarkEnd w:id="27"/>
                      <w:r w:rsidR="00073AAD">
                        <w:rPr>
                          <w:iCs w:val="0"/>
                          <w:color w:val="auto"/>
                          <w:szCs w:val="20"/>
                        </w:rPr>
                        <w:fldChar w:fldCharType="end"/>
                      </w:r>
                      <w:r w:rsidR="003820D2">
                        <w:rPr>
                          <w:iCs w:val="0"/>
                          <w:color w:val="auto"/>
                          <w:szCs w:val="20"/>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w:t>
      </w:r>
      <w:r w:rsidR="008C6353">
        <w:t>images,</w:t>
      </w:r>
      <w:r w:rsidR="00BF74BC">
        <w:t xml:space="preserve"> and this is why the architecture of CNNs needs to be best suited for this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w:t>
      </w:r>
      <w:r w:rsidR="008C6353">
        <w:t>columns</w:t>
      </w:r>
      <w:r w:rsidR="00AA45F4">
        <w:t xml:space="preserve">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5E002D"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073AAD">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xMCwgcHAuIDEt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S03XTwvVGV4dD4NCiAgICA8L1RleHRVbml0Pg0KICA8L1RleHRVbml0cz4NCjwvUGxhY2Vob2xkZXI+</w:instrText>
      </w:r>
      <w:r w:rsidR="00B714C6">
        <w:fldChar w:fldCharType="separate"/>
      </w:r>
      <w:bookmarkStart w:id="28" w:name="_CTVP001d4cf746aeaaf4823abcfa731fd7242a3"/>
      <w:r w:rsidR="00073AAD">
        <w:t>[10, pp. 1-7]</w:t>
      </w:r>
      <w:bookmarkEnd w:id="28"/>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w:t>
      </w:r>
      <w:r w:rsidR="00CD182B">
        <w:t>matrix</w:t>
      </w:r>
      <w:r w:rsidR="0017579C">
        <w:t>,</w:t>
      </w:r>
      <w:r w:rsidR="00811CB4">
        <w:t xml:space="preserve">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073AAD">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1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BwLiAxMS0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TEtMTNdPC9UZXh0Pg0KICAgIDwvVGV4dFVuaXQ+DQogIDwvVGV4dFVuaXRzPg0KPC9QbGFjZWhvbGRlcj4=</w:instrText>
      </w:r>
      <w:r w:rsidR="00816950">
        <w:fldChar w:fldCharType="separate"/>
      </w:r>
      <w:bookmarkStart w:id="29" w:name="_CTVP001460ef4fc06524e9b86c57e76e3021cbb"/>
      <w:r w:rsidR="00073AAD">
        <w:t>[10, pp. 11-13]</w:t>
      </w:r>
      <w:bookmarkEnd w:id="29"/>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073AAD">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SwgcC4g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HAuIDZdPC9UZXh0Pg0KICAgIDwvVGV4dFVuaXQ+DQogIDwvVGV4dFVuaXRzPg0KPC9QbGFjZWhvbGRlcj4=</w:instrText>
      </w:r>
      <w:r w:rsidR="00356283">
        <w:fldChar w:fldCharType="separate"/>
      </w:r>
      <w:bookmarkStart w:id="30" w:name="_CTVP0014ff8d471a2624aea9903069e1fe4845c"/>
      <w:r w:rsidR="00073AAD">
        <w:t>[1, p. 6]</w:t>
      </w:r>
      <w:bookmarkEnd w:id="30"/>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073AAD">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x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AuI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E0XTwvVGV4dD4NCiAgICA8L1RleHRVbml0Pg0KICA8L1RleHRVbml0cz4NCjwvUGxhY2Vob2xkZXI+</w:instrText>
      </w:r>
      <w:r w:rsidR="0011422A">
        <w:fldChar w:fldCharType="separate"/>
      </w:r>
      <w:bookmarkStart w:id="31" w:name="_CTVP0012ce6df380c3244e993b0f8a924db7551"/>
      <w:r w:rsidR="00073AAD">
        <w:t>[10, p. 14]</w:t>
      </w:r>
      <w:bookmarkEnd w:id="31"/>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073AAD">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1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BwLiAxMC0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TAtMTFdPC9UZXh0Pg0KICAgIDwvVGV4dFVuaXQ+DQogIDwvVGV4dFVuaXRzPg0KPC9QbGFjZWhvbGRlcj4=</w:instrText>
      </w:r>
      <w:r w:rsidR="00717547">
        <w:fldChar w:fldCharType="separate"/>
      </w:r>
      <w:bookmarkStart w:id="32" w:name="_CTVP0010df1c0844a584d0c862e5030fe47f080"/>
      <w:r w:rsidR="00073AAD">
        <w:t>[10, pp. 10-11]</w:t>
      </w:r>
      <w:bookmarkEnd w:id="32"/>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073AAD">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Sw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HAuIDhdPC9UZXh0Pg0KICAgIDwvVGV4dFVuaXQ+DQogIDwvVGV4dFVuaXRzPg0KPC9QbGFjZWhvbGRlcj4=</w:instrText>
      </w:r>
      <w:r w:rsidR="00B7305B">
        <w:fldChar w:fldCharType="separate"/>
      </w:r>
      <w:bookmarkStart w:id="33" w:name="_CTVP001be90eed72bea4aa88c219fe1a7032e60"/>
      <w:r w:rsidR="00073AAD">
        <w:t>[1, p. 8]</w:t>
      </w:r>
      <w:bookmarkEnd w:id="33"/>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w:t>
      </w:r>
      <w:r w:rsidR="00B57C8E">
        <w:lastRenderedPageBreak/>
        <w:t xml:space="preserve">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4" w:name="_CTVP001732b1915856c4a1685ecfd399909b9c5"/>
      <w:r w:rsidR="00A16550">
        <w:t>[11]</w:t>
      </w:r>
      <w:bookmarkEnd w:id="34"/>
      <w:r w:rsidR="00A16550">
        <w:fldChar w:fldCharType="end"/>
      </w:r>
    </w:p>
    <w:p w:rsidR="00A16550" w:rsidRDefault="00152B3A" w:rsidP="00A16550">
      <w:pPr>
        <w:pStyle w:val="SubsectionHeading"/>
      </w:pPr>
      <w:r>
        <w:t>NVIDEA’s PilotNet</w:t>
      </w:r>
    </w:p>
    <w:p w:rsidR="00A16550" w:rsidRDefault="00BA03D2" w:rsidP="00A16550">
      <w:pPr>
        <w:pStyle w:val="Text"/>
      </w:pPr>
      <w:r>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190195</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251325"/>
                    </a:xfrm>
                    <a:prstGeom prst="rect">
                      <a:avLst/>
                    </a:prstGeom>
                  </pic:spPr>
                </pic:pic>
              </a:graphicData>
            </a:graphic>
          </wp:anchor>
        </w:drawing>
      </w:r>
      <w:r w:rsidR="00152B3A">
        <w:t>After introducing the basic principles of CNNs, this chapter will focus on the method of NVIDEA, later called PilotNet</w:t>
      </w:r>
      <w:r w:rsidR="00CD32C4">
        <w:t xml:space="preserve"> </w:t>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5" w:name="_CTVP001ec9cea34d0134b1bb1a1b5aa4c11d6f4"/>
      <w:r w:rsidR="00CD32C4">
        <w:t>[12]</w:t>
      </w:r>
      <w:bookmarkEnd w:id="35"/>
      <w:r w:rsidR="00CD32C4">
        <w:fldChar w:fldCharType="end"/>
      </w:r>
      <w:r w:rsidR="00152B3A">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073AAD">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11457">
        <w:fldChar w:fldCharType="separate"/>
      </w:r>
      <w:bookmarkStart w:id="36" w:name="_CTVP0017a1cc9dd39224df3bec050b3e9ed7f4d"/>
      <w:r w:rsidR="00073AAD">
        <w:t>[9]</w:t>
      </w:r>
      <w:bookmarkEnd w:id="36"/>
      <w:r w:rsidR="00511457">
        <w:fldChar w:fldCharType="end"/>
      </w:r>
      <w:r w:rsidR="00511457">
        <w:t>.</w:t>
      </w:r>
    </w:p>
    <w:p w:rsidR="00EB2975" w:rsidRDefault="00BA03D2" w:rsidP="00763349">
      <w:pPr>
        <w:pStyle w:val="Text"/>
      </w:pPr>
      <w:r>
        <w:rPr>
          <w:noProof/>
        </w:rPr>
        <mc:AlternateContent>
          <mc:Choice Requires="wps">
            <w:drawing>
              <wp:anchor distT="0" distB="0" distL="114300" distR="114300" simplePos="0" relativeHeight="251681792" behindDoc="0" locked="0" layoutInCell="1" allowOverlap="1" wp14:anchorId="6A5B7BAF" wp14:editId="52A4E0FC">
                <wp:simplePos x="0" y="0"/>
                <wp:positionH relativeFrom="margin">
                  <wp:align>right</wp:align>
                </wp:positionH>
                <wp:positionV relativeFrom="paragraph">
                  <wp:posOffset>3793972</wp:posOffset>
                </wp:positionV>
                <wp:extent cx="3028950" cy="635"/>
                <wp:effectExtent l="0" t="0" r="0" b="8255"/>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A864E3" w:rsidRDefault="005E002D" w:rsidP="000A58A2">
                            <w:pPr>
                              <w:pStyle w:val="Beschriftung"/>
                              <w:jc w:val="center"/>
                              <w:rPr>
                                <w:sz w:val="20"/>
                                <w:szCs w:val="20"/>
                              </w:rPr>
                            </w:pPr>
                            <w:r>
                              <w:t xml:space="preserve">Figure 7: </w:t>
                            </w:r>
                            <w:r w:rsidR="000A58A2">
                              <w:t xml:space="preserve">Structure of the CNN </w:t>
                            </w:r>
                            <w:r>
                              <w:t>[</w:t>
                            </w:r>
                            <w:r w:rsidR="000A58A2">
                              <w:t>9</w:t>
                            </w:r>
                            <w:r>
                              <w:t>]</w:t>
                            </w:r>
                            <w:r w:rsidR="000A58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187.3pt;margin-top:298.75pt;width:238.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" stroked="f">
                <v:textbox style="mso-fit-shape-to-text:t" inset="0,0,0,0">
                  <w:txbxContent>
                    <w:p w:rsidR="005E002D" w:rsidRPr="00A864E3" w:rsidRDefault="005E002D" w:rsidP="000A58A2">
                      <w:pPr>
                        <w:pStyle w:val="Beschriftung"/>
                        <w:jc w:val="center"/>
                        <w:rPr>
                          <w:sz w:val="20"/>
                          <w:szCs w:val="20"/>
                        </w:rPr>
                      </w:pPr>
                      <w:r>
                        <w:t xml:space="preserve">Figure 7: </w:t>
                      </w:r>
                      <w:r w:rsidR="000A58A2">
                        <w:t xml:space="preserve">Structure of the CNN </w:t>
                      </w:r>
                      <w:r>
                        <w:t>[</w:t>
                      </w:r>
                      <w:r w:rsidR="000A58A2">
                        <w:t>9</w:t>
                      </w:r>
                      <w:r>
                        <w:t>]</w:t>
                      </w:r>
                      <w:r w:rsidR="000A58A2">
                        <w:t>.</w:t>
                      </w:r>
                    </w:p>
                  </w:txbxContent>
                </v:textbox>
                <w10:wrap type="topAndBottom" anchorx="margin"/>
              </v:shape>
            </w:pict>
          </mc:Fallback>
        </mc:AlternateContent>
      </w:r>
      <w:r w:rsidR="003B1384">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10730" w:rsidRDefault="005E002D" w:rsidP="000A58A2">
                            <w:pPr>
                              <w:pStyle w:val="Beschriftung"/>
                              <w:jc w:val="center"/>
                              <w:rPr>
                                <w:noProof/>
                                <w:sz w:val="20"/>
                                <w:szCs w:val="20"/>
                              </w:rPr>
                            </w:pPr>
                            <w:r>
                              <w:t>Figure 6</w:t>
                            </w:r>
                            <w:r w:rsidR="00B25AC0">
                              <w:t xml:space="preserve">: </w:t>
                            </w:r>
                            <w:r w:rsidR="000A58A2">
                              <w:t xml:space="preserve">Scheme of the </w:t>
                            </w:r>
                            <w:r w:rsidR="004809F5">
                              <w:t>T</w:t>
                            </w:r>
                            <w:r w:rsidR="000A58A2">
                              <w:t xml:space="preserve">raining </w:t>
                            </w:r>
                            <w:r w:rsidR="004809F5">
                              <w:t>M</w:t>
                            </w:r>
                            <w:r w:rsidR="000A58A2">
                              <w:t>ethod</w:t>
                            </w:r>
                            <w:r>
                              <w:t xml:space="preserve"> [</w:t>
                            </w:r>
                            <w:r w:rsidR="000A58A2">
                              <w:t>9</w:t>
                            </w:r>
                            <w:r>
                              <w:t>]</w:t>
                            </w:r>
                            <w:r w:rsidR="000A58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5E002D" w:rsidRPr="00810730" w:rsidRDefault="005E002D" w:rsidP="000A58A2">
                      <w:pPr>
                        <w:pStyle w:val="Beschriftung"/>
                        <w:jc w:val="center"/>
                        <w:rPr>
                          <w:noProof/>
                          <w:sz w:val="20"/>
                          <w:szCs w:val="20"/>
                        </w:rPr>
                      </w:pPr>
                      <w:r>
                        <w:t>Figure 6</w:t>
                      </w:r>
                      <w:r w:rsidR="00B25AC0">
                        <w:t xml:space="preserve">: </w:t>
                      </w:r>
                      <w:r w:rsidR="000A58A2">
                        <w:t xml:space="preserve">Scheme of the </w:t>
                      </w:r>
                      <w:r w:rsidR="004809F5">
                        <w:t>T</w:t>
                      </w:r>
                      <w:r w:rsidR="000A58A2">
                        <w:t xml:space="preserve">raining </w:t>
                      </w:r>
                      <w:r w:rsidR="004809F5">
                        <w:t>M</w:t>
                      </w:r>
                      <w:r w:rsidR="000A58A2">
                        <w:t>ethod</w:t>
                      </w:r>
                      <w:r>
                        <w:t xml:space="preserve"> [</w:t>
                      </w:r>
                      <w:r w:rsidR="000A58A2">
                        <w:t>9</w:t>
                      </w:r>
                      <w:r>
                        <w:t>]</w:t>
                      </w:r>
                      <w:r w:rsidR="000A58A2">
                        <w:t>.</w:t>
                      </w:r>
                    </w:p>
                  </w:txbxContent>
                </v:textbox>
                <w10:wrap type="topAndBottom"/>
              </v:shape>
            </w:pict>
          </mc:Fallback>
        </mc:AlternateContent>
      </w:r>
      <w:r w:rsidR="003B1384">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B25AC0">
        <w:t>B</w:t>
      </w:r>
      <w:r w:rsidR="00A71560">
        <w:t>ackpropagation of the Torch 7 machine learning package</w:t>
      </w:r>
      <w:r w:rsidR="00B25AC0">
        <w:t xml:space="preserve"> is used to</w:t>
      </w:r>
      <w:r w:rsidR="003B1384">
        <w:t xml:space="preserve"> determine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w:t>
      </w:r>
      <w:r w:rsidR="000A58A2">
        <w:t>L</w:t>
      </w:r>
      <w:r w:rsidR="00520FD5">
        <w:t xml:space="preserve">abels for the training data are the road type, the weather conditions and the driver’s activity.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BA03D2" w:rsidP="00763349">
      <w:pPr>
        <w:pStyle w:val="Text"/>
      </w:pPr>
      <w:r>
        <w:rPr>
          <w:noProof/>
        </w:rPr>
        <w:drawing>
          <wp:anchor distT="0" distB="0" distL="114300" distR="114300" simplePos="0" relativeHeight="251682816" behindDoc="0" locked="0" layoutInCell="1" allowOverlap="1" wp14:anchorId="1FF2E0BE">
            <wp:simplePos x="0" y="0"/>
            <wp:positionH relativeFrom="column">
              <wp:posOffset>2286</wp:posOffset>
            </wp:positionH>
            <wp:positionV relativeFrom="page">
              <wp:posOffset>6517843</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rsidR="000D1F3C">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rsidR="00073AAD">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fldChar w:fldCharType="separate"/>
      </w:r>
      <w:bookmarkStart w:id="37" w:name="_CTVP001adcefd20eaaa4122b82c1f4ec47ab61a"/>
      <w:r w:rsidR="00073AAD">
        <w:t>[9]</w:t>
      </w:r>
      <w:bookmarkEnd w:id="37"/>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8" w:name="_CTVP001ea60b21c251c4ae788bf74acc42f6e49"/>
      <w:r w:rsidR="000603BA">
        <w:t>[12]</w:t>
      </w:r>
      <w:bookmarkEnd w:id="38"/>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61534B" w:rsidP="002E22E7">
      <w:pPr>
        <w:pStyle w:val="SectionHeading"/>
        <w:outlineLvl w:val="0"/>
      </w:pPr>
      <w:r>
        <w:rPr>
          <w:noProof/>
        </w:rPr>
        <w:lastRenderedPageBreak/>
        <w:drawing>
          <wp:anchor distT="0" distB="0" distL="114300" distR="114300" simplePos="0" relativeHeight="251683840" behindDoc="0" locked="0" layoutInCell="1" allowOverlap="1" wp14:anchorId="5862592D">
            <wp:simplePos x="0" y="0"/>
            <wp:positionH relativeFrom="column">
              <wp:posOffset>3371850</wp:posOffset>
            </wp:positionH>
            <wp:positionV relativeFrom="paragraph">
              <wp:posOffset>0</wp:posOffset>
            </wp:positionV>
            <wp:extent cx="3028950" cy="1007745"/>
            <wp:effectExtent l="0" t="0" r="0" b="190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28950" cy="1007745"/>
                    </a:xfrm>
                    <a:prstGeom prst="rect">
                      <a:avLst/>
                    </a:prstGeom>
                  </pic:spPr>
                </pic:pic>
              </a:graphicData>
            </a:graphic>
          </wp:anchor>
        </w:drawing>
      </w:r>
      <w:r w:rsidR="002E22E7">
        <w:t xml:space="preserve">Evaluation of the </w:t>
      </w:r>
      <w:r w:rsidR="0014225F">
        <w:t>Different A</w:t>
      </w:r>
      <w:r w:rsidR="002E22E7">
        <w:t>pproaches</w:t>
      </w:r>
    </w:p>
    <w:p w:rsidR="002E22E7" w:rsidRDefault="0061534B" w:rsidP="002E22E7">
      <w:pPr>
        <w:pStyle w:val="Text"/>
      </w:pPr>
      <w:r>
        <w:rPr>
          <w:noProof/>
        </w:rPr>
        <mc:AlternateContent>
          <mc:Choice Requires="wps">
            <w:drawing>
              <wp:anchor distT="0" distB="0" distL="114300" distR="114300" simplePos="0" relativeHeight="251685888" behindDoc="0" locked="0" layoutInCell="1" allowOverlap="1" wp14:anchorId="2ADCD5AE" wp14:editId="74FE33D2">
                <wp:simplePos x="0" y="0"/>
                <wp:positionH relativeFrom="column">
                  <wp:posOffset>3371850</wp:posOffset>
                </wp:positionH>
                <wp:positionV relativeFrom="paragraph">
                  <wp:posOffset>791845</wp:posOffset>
                </wp:positionV>
                <wp:extent cx="3028950" cy="635"/>
                <wp:effectExtent l="0" t="0" r="0" b="0"/>
                <wp:wrapTopAndBottom/>
                <wp:docPr id="13" name="Textfeld 13"/>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F8471F" w:rsidRDefault="005E002D" w:rsidP="00D92ED8">
                            <w:pPr>
                              <w:pStyle w:val="Beschriftung"/>
                              <w:jc w:val="center"/>
                              <w:rPr>
                                <w:noProof/>
                                <w:sz w:val="20"/>
                                <w:szCs w:val="20"/>
                              </w:rPr>
                            </w:pPr>
                            <w:r>
                              <w:t xml:space="preserve">Figure </w:t>
                            </w:r>
                            <w:r w:rsidR="00C20278">
                              <w:t xml:space="preserve">8: Illustration of a </w:t>
                            </w:r>
                            <w:r w:rsidR="004809F5">
                              <w:t>C</w:t>
                            </w:r>
                            <w:r w:rsidR="00C20278">
                              <w:t xml:space="preserve">ritical </w:t>
                            </w:r>
                            <w:r w:rsidR="004809F5">
                              <w:t>S</w:t>
                            </w:r>
                            <w:r w:rsidR="00C20278">
                              <w:t>ection</w:t>
                            </w:r>
                            <w:r>
                              <w:t xml:space="preserve"> [</w:t>
                            </w:r>
                            <w:r w:rsidR="00C20278">
                              <w:t>2</w:t>
                            </w:r>
                            <w:r>
                              <w:t>]</w:t>
                            </w:r>
                            <w:r w:rsidR="00C2027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CD5AE" id="Textfeld 13" o:spid="_x0000_s1033" type="#_x0000_t202" style="position:absolute;left:0;text-align:left;margin-left:265.5pt;margin-top:62.35pt;width:2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" stroked="f">
                <v:textbox style="mso-fit-shape-to-text:t" inset="0,0,0,0">
                  <w:txbxContent>
                    <w:p w:rsidR="005E002D" w:rsidRPr="00F8471F" w:rsidRDefault="005E002D" w:rsidP="00D92ED8">
                      <w:pPr>
                        <w:pStyle w:val="Beschriftung"/>
                        <w:jc w:val="center"/>
                        <w:rPr>
                          <w:noProof/>
                          <w:sz w:val="20"/>
                          <w:szCs w:val="20"/>
                        </w:rPr>
                      </w:pPr>
                      <w:r>
                        <w:t xml:space="preserve">Figure </w:t>
                      </w:r>
                      <w:r w:rsidR="00C20278">
                        <w:t xml:space="preserve">8: Illustration of a </w:t>
                      </w:r>
                      <w:r w:rsidR="004809F5">
                        <w:t>C</w:t>
                      </w:r>
                      <w:r w:rsidR="00C20278">
                        <w:t xml:space="preserve">ritical </w:t>
                      </w:r>
                      <w:r w:rsidR="004809F5">
                        <w:t>S</w:t>
                      </w:r>
                      <w:r w:rsidR="00C20278">
                        <w:t>ection</w:t>
                      </w:r>
                      <w:r>
                        <w:t xml:space="preserve"> [</w:t>
                      </w:r>
                      <w:r w:rsidR="00C20278">
                        <w:t>2</w:t>
                      </w:r>
                      <w:r>
                        <w:t>]</w:t>
                      </w:r>
                      <w:r w:rsidR="00C20278">
                        <w:t>.</w:t>
                      </w:r>
                    </w:p>
                  </w:txbxContent>
                </v:textbox>
                <w10:wrap type="topAndBottom"/>
              </v:shape>
            </w:pict>
          </mc:Fallback>
        </mc:AlternateContent>
      </w:r>
      <w:r w:rsidR="00194927">
        <w:t>After introducing two different approaches for the determination of a steering angle for a self-driving car</w:t>
      </w:r>
      <w:r w:rsidR="003E0FEA">
        <w:t>,</w:t>
      </w:r>
      <w:r w:rsidR="00194927">
        <w:t xml:space="preserve"> </w:t>
      </w:r>
      <w:r w:rsidR="00B46593">
        <w:t xml:space="preserve">this paragraph of the paper focuses on the evaluation of both. </w:t>
      </w:r>
      <w:r w:rsidR="00F518AF">
        <w:t xml:space="preserve">More specifically, priority is given to the individual advantages and disadvantages of the approaches. </w:t>
      </w:r>
      <w:r w:rsidR="00C20278">
        <w:t>The</w:t>
      </w:r>
      <w:r w:rsidR="00F518AF">
        <w:t xml:space="preserve"> approaches will be assessed </w:t>
      </w:r>
      <w:r w:rsidR="00C20278">
        <w:t xml:space="preserve">on </w:t>
      </w:r>
      <w:r w:rsidR="00F518AF">
        <w:t xml:space="preserve">how well they achieve the overall goal to keep the vehicle on a lane or make the vehicle following a desired path. </w:t>
      </w:r>
      <w:r w:rsidR="00A551A0">
        <w:t>Conclusively, the inclusion in the complete system architecture of an autonomous vehicle will be considered.</w:t>
      </w:r>
    </w:p>
    <w:p w:rsidR="00D373A8" w:rsidRDefault="00D373A8" w:rsidP="00D373A8">
      <w:pPr>
        <w:pStyle w:val="SubsectionHeading"/>
      </w:pPr>
      <w:r>
        <w:t xml:space="preserve">Evaluation </w:t>
      </w:r>
      <w:r w:rsidR="003E0FEA">
        <w:t xml:space="preserve">of </w:t>
      </w:r>
      <w:r w:rsidR="00453184">
        <w:t>Modules within the Typical Hierarchical System Design of Autonomous Vehicles</w:t>
      </w:r>
    </w:p>
    <w:p w:rsidR="00D373A8" w:rsidRDefault="003E0FEA" w:rsidP="00D373A8">
      <w:pPr>
        <w:pStyle w:val="Text"/>
      </w:pPr>
      <w:r>
        <w:t xml:space="preserve">Hierarchical system designs of self-driving cars consist </w:t>
      </w:r>
      <w:r w:rsidR="009D26E7">
        <w:t xml:space="preserve">not only but also </w:t>
      </w:r>
      <w:r>
        <w:t xml:space="preserve">of a path </w:t>
      </w:r>
      <w:r w:rsidR="00107626">
        <w:t xml:space="preserve">or trajectory </w:t>
      </w:r>
      <w:r>
        <w:t>planning</w:t>
      </w:r>
      <w:r w:rsidR="00107626">
        <w:t xml:space="preserve"> module and a trajectory tracking module. The first one creates the desired path for the latter one.</w:t>
      </w:r>
      <w:r w:rsidR="009D26E7">
        <w:t xml:space="preserve"> In this chapter </w:t>
      </w:r>
      <w:r w:rsidR="00D92ED8">
        <w:t>both introduced</w:t>
      </w:r>
      <w:r w:rsidR="009D26E7">
        <w:t xml:space="preserve"> methods are evaluated.</w:t>
      </w:r>
    </w:p>
    <w:p w:rsidR="0081701F" w:rsidRDefault="0081701F" w:rsidP="00D373A8">
      <w:pPr>
        <w:pStyle w:val="Text"/>
      </w:pPr>
    </w:p>
    <w:p w:rsidR="0081701F" w:rsidRPr="0054353D" w:rsidRDefault="0081701F" w:rsidP="0081701F">
      <w:pPr>
        <w:pStyle w:val="Text"/>
        <w:keepLines/>
        <w:rPr>
          <w:b/>
        </w:rPr>
      </w:pPr>
      <w:r>
        <w:rPr>
          <w:b/>
        </w:rPr>
        <w:t xml:space="preserve">Evaluation of </w:t>
      </w:r>
      <w:r w:rsidR="00453184">
        <w:rPr>
          <w:b/>
        </w:rPr>
        <w:t xml:space="preserve">the </w:t>
      </w:r>
      <w:r>
        <w:rPr>
          <w:b/>
        </w:rPr>
        <w:t>Trajectory Planning for Bertha</w:t>
      </w:r>
    </w:p>
    <w:p w:rsidR="00ED7A10" w:rsidRDefault="00970544" w:rsidP="0081701F">
      <w:pPr>
        <w:pStyle w:val="Text"/>
      </w:pPr>
      <w:r>
        <w:t xml:space="preserve">The </w:t>
      </w:r>
      <w:r w:rsidR="002440F0">
        <w:t xml:space="preserve">introduced method for trajectory planning by </w:t>
      </w:r>
      <w:r w:rsidR="002440F0">
        <w:fldChar w:fldCharType="begin"/>
      </w:r>
      <w:r w:rsidR="00073AAD">
        <w:instrText>ADDIN CITAVI.PLACEHOLDER 6a30e34a-d6b8-4e54-942c-6e0e0ed0380b PFBsYWNlaG9sZGVyPg0KICA8QWRkSW5WZXJzaW9uPjUuMy4xLjA8L0FkZEluVmVyc2lvbj4NCiAgPElkPjZhMzBlMzRhLWQ2YjgtNGU1NC05NDJjLTZlMGUwZWQwMzgwYjwvSWQ+DQogIDxFbnRyaWVzPg0KICAgIDxFbnRyeT4NCiAgICAgIDxJZD40NWI2MzI0OS1iYzU5LTQ5ZjMtYmRmMy0yMzVhODgyZDFkZD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440F0">
        <w:fldChar w:fldCharType="separate"/>
      </w:r>
      <w:bookmarkStart w:id="39" w:name="_CTVP0016a30e34ad6b84e54942c6e0e0ed0380b"/>
      <w:r w:rsidR="00073AAD">
        <w:t>[2]</w:t>
      </w:r>
      <w:bookmarkEnd w:id="39"/>
      <w:r w:rsidR="002440F0">
        <w:fldChar w:fldCharType="end"/>
      </w:r>
      <w:r w:rsidR="002440F0">
        <w:t xml:space="preserve"> is applied on the Bertha-Benz-Memorial-Route, which connects two cities in Germany and </w:t>
      </w:r>
      <w:r w:rsidR="00A40762">
        <w:t xml:space="preserve">has a total distance of 100 km. </w:t>
      </w:r>
    </w:p>
    <w:p w:rsidR="0081701F" w:rsidRDefault="00ED7A10" w:rsidP="0081701F">
      <w:pPr>
        <w:pStyle w:val="Text"/>
      </w:pPr>
      <w:r>
        <w:tab/>
      </w:r>
      <w:r w:rsidR="00A40762">
        <w:t xml:space="preserve">The authors themselves </w:t>
      </w:r>
      <w:r>
        <w:t>concluded</w:t>
      </w:r>
      <w:r w:rsidR="00A40762">
        <w:t xml:space="preserve"> that this method could handle all the problems during the drive</w:t>
      </w:r>
      <w:r>
        <w:t xml:space="preserve">. For instance, the system reduces the speed in sharp turns or in tight bends. </w:t>
      </w:r>
      <w:r w:rsidR="000F0D4E">
        <w:t xml:space="preserve">For the passengers, the driving style imitated a natural behavior and seemed to them very pleasant. In spite of this, the authors highlighted some limitations of the method. </w:t>
      </w:r>
      <w:r w:rsidR="00AC3999">
        <w:t xml:space="preserve">Problems in the context of combinatorial aspects occur. Given these aspects just little importance at the beginning of the project, the authors figured out that combinatorial skills are necessary </w:t>
      </w:r>
      <w:r w:rsidR="001319D8">
        <w:t xml:space="preserve">to tackle all the problems during a drive. Figure </w:t>
      </w:r>
      <w:r w:rsidR="00BA5119">
        <w:t>8</w:t>
      </w:r>
      <w:r w:rsidR="001319D8">
        <w:t xml:space="preserve"> shows a situation in which these skills </w:t>
      </w:r>
      <w:r w:rsidR="00F37A56">
        <w:t xml:space="preserve">must be used. Due to the obstacle the street is narrowed. The local method has calculated the trajectory, the black curve, </w:t>
      </w:r>
      <w:r w:rsidR="00423EBE">
        <w:t>but it is important to consider the other vehicle in black. The own vehicle, in red, can either enter and pass the obstacle before the other vehicle enters the section or after the other vehicle passed it. T</w:t>
      </w:r>
      <w:r w:rsidR="00E1558B">
        <w:t xml:space="preserve">his means that two discrete classes of solution exist and according to the authors the local method is not able to guarantee that it will choose the correct class. Additionally, it is possible that </w:t>
      </w:r>
      <w:r w:rsidR="008F34C0">
        <w:t>the method does not find a way out of</w:t>
      </w:r>
      <w:r w:rsidR="00AA729E">
        <w:t xml:space="preserve"> an</w:t>
      </w:r>
      <w:r w:rsidR="008F34C0">
        <w:t xml:space="preserve"> invalid state. </w:t>
      </w:r>
      <w:r w:rsidR="00AA729E">
        <w:t xml:space="preserve">During the drive, ad hoc decisions for one of the classes were made to solve these problems, considering different measurements. </w:t>
      </w:r>
      <w:r w:rsidR="005C09D6">
        <w:t xml:space="preserve">Further work needs to be done, however, on these discrete decisions that were also used for merging. To handle all the different situations during a drive, a combinatorial method must </w:t>
      </w:r>
      <w:r w:rsidR="0022145D">
        <w:t>complement the local method</w:t>
      </w:r>
      <w:r w:rsidR="00710D01">
        <w:t xml:space="preserve">. </w:t>
      </w:r>
      <w:r w:rsidR="00710D01">
        <w:fldChar w:fldCharType="begin"/>
      </w:r>
      <w:r w:rsidR="00073AAD">
        <w:instrText>ADDIN CITAVI.PLACEHOLDER b27d64c3-3922-4537-a290-73c6635657aa PFBsYWNlaG9sZGVyPg0KICA8QWRkSW5WZXJzaW9uPjUuMy4xLjA8L0FkZEluVmVyc2lvbj4NCiAgPElkPmIyN2Q2NGMzLTM5MjItNDUzNy1hMjkwLTczYzY2MzU2NTdhYTwvSWQ+DQogIDxFbnRyaWVzPg0KICAgIDxFbnRyeT4NCiAgICAgIDxJZD4xNjhmYjY0OS05NDA0LTRjNzMtYjMxYy1kOTllMWNiMDg2MjQ8L0lkPg0KICAgICAgPFBhZ2VSYW5nZT48IVtDREFUQVs8c3A+DQogIDxuPjQ1Nzwvbj4NCiAgPGluPnRydWU8L2luPg0KICA8b3M+NDU3PC9vcz4NCiAgPHBzPjQ1NzwvcHM+DQo8L3NwPg0KPG9zPjQ1Nzwvb3M+XV0+PC9QYWdlUmFuZ2U+DQogICAgICA8U3RhcnRQYWdlPjQ1Nz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iwgcC4gND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iwgcC4gNDU3XTwvVGV4dD4NCiAgICA8L1RleHRVbml0Pg0KICA8L1RleHRVbml0cz4NCjwvUGxhY2Vob2xkZXI+</w:instrText>
      </w:r>
      <w:r w:rsidR="00710D01">
        <w:fldChar w:fldCharType="separate"/>
      </w:r>
      <w:bookmarkStart w:id="40" w:name="_CTVP001b27d64c339224537a29073c6635657aa"/>
      <w:r w:rsidR="00073AAD">
        <w:t>[2, p. 457]</w:t>
      </w:r>
      <w:bookmarkEnd w:id="40"/>
      <w:r w:rsidR="00710D01">
        <w:fldChar w:fldCharType="end"/>
      </w:r>
    </w:p>
    <w:p w:rsidR="00710D01" w:rsidRDefault="00710D01" w:rsidP="0081701F">
      <w:pPr>
        <w:pStyle w:val="Text"/>
      </w:pPr>
      <w:r>
        <w:tab/>
        <w:t xml:space="preserve">The discussion of the authors of the local </w:t>
      </w:r>
      <w:r w:rsidR="00F93A03">
        <w:t xml:space="preserve">trajectory planning method shows that the proposed method is not perfect. Even if they claim that the method works excellent in most of the scenarios, in which no combinatorial decision is needed, </w:t>
      </w:r>
      <w:r w:rsidR="00B2199F">
        <w:t xml:space="preserve">handling </w:t>
      </w:r>
      <w:r w:rsidR="00153368">
        <w:t xml:space="preserve">the critical situations </w:t>
      </w:r>
      <w:r w:rsidR="00B2199F">
        <w:t>well is</w:t>
      </w:r>
      <w:r w:rsidR="00153368">
        <w:t xml:space="preserve"> crucial for the success of autonomous vehicles and for the safety of every involved person. </w:t>
      </w:r>
      <w:r w:rsidR="00B2199F">
        <w:t>Path planning</w:t>
      </w:r>
      <w:r w:rsidR="00EC2A7A">
        <w:t xml:space="preserve"> in form of solving an optimization problem</w:t>
      </w:r>
      <w:r w:rsidR="00B2199F">
        <w:t xml:space="preserve"> can be a computational expensive task because </w:t>
      </w:r>
      <w:r w:rsidR="00EC2A7A">
        <w:t xml:space="preserve">the solution space can be very </w:t>
      </w:r>
      <w:r w:rsidR="00E445A0">
        <w:t>large,</w:t>
      </w:r>
      <w:r w:rsidR="00EC2A7A">
        <w:t xml:space="preserve"> and it should be prevented that the method gets stuck in local optima. </w:t>
      </w:r>
      <w:r w:rsidR="00E445A0">
        <w:t xml:space="preserve">Setting up the constraints for an optimization problem in such a way, like it is done in </w:t>
      </w:r>
      <w:r w:rsidR="00E445A0">
        <w:fldChar w:fldCharType="begin"/>
      </w:r>
      <w:r w:rsidR="00073AAD">
        <w:instrText>ADDIN CITAVI.PLACEHOLDER 3dd37eaa-e1e8-43e6-8fd0-3c681b99fcc7 PFBsYWNlaG9sZGVyPg0KICA8QWRkSW5WZXJzaW9uPjUuMy4xLjA8L0FkZEluVmVyc2lvbj4NCiAgPElkPjNkZDM3ZWFhLWUxZTgtNDNlNi04ZmQwLTNjNjgxYjk5ZmNjNzwvSWQ+DQogIDxFbnRyaWVzPg0KICAgIDxFbnRyeT4NCiAgICAgIDxJZD40ZDUyZWFkYi1hZjliLTRiNWUtODVlNC0wOTgwM2VkZmUyZTI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445A0">
        <w:fldChar w:fldCharType="separate"/>
      </w:r>
      <w:bookmarkStart w:id="41" w:name="_CTVP0013dd37eaae1e843e68fd03c681b99fcc7"/>
      <w:r w:rsidR="00073AAD">
        <w:t>[2]</w:t>
      </w:r>
      <w:bookmarkEnd w:id="41"/>
      <w:r w:rsidR="00E445A0">
        <w:fldChar w:fldCharType="end"/>
      </w:r>
      <w:r w:rsidR="00E445A0">
        <w:t xml:space="preserve">, that the only optimum is the global optimum needs a lot of expertise and experience in this field of research. </w:t>
      </w:r>
      <w:r w:rsidR="00C022F4">
        <w:t xml:space="preserve">However, once it is ensured that this is achieved, the optimization problem can be solved in </w:t>
      </w:r>
      <w:r w:rsidR="000C10BC">
        <w:t xml:space="preserve">a </w:t>
      </w:r>
      <w:r w:rsidR="00C022F4">
        <w:t xml:space="preserve">short period of time. This is essential for programs that have to run within a fraction of a second and </w:t>
      </w:r>
      <w:r w:rsidR="005B530F">
        <w:t xml:space="preserve">must ensure that it finds a good solution within this time. Neglecting the critical situations in which combinatorial decisions are needed, the introduced method is successful in most of the driving scenarios. Planning the path and considering the velocity </w:t>
      </w:r>
      <w:r w:rsidR="00822CE7">
        <w:t>is very complex but useful to avoid accidents</w:t>
      </w:r>
      <w:r w:rsidR="00032394">
        <w:t xml:space="preserve">. The different constraints of the method also result in smooth and natural trajectories. This is significant because </w:t>
      </w:r>
      <w:r w:rsidR="00BF73E3">
        <w:t xml:space="preserve">people have to trust the autonomous </w:t>
      </w:r>
      <w:r w:rsidR="00174350">
        <w:t>vehicle,</w:t>
      </w:r>
      <w:r w:rsidR="00BF73E3">
        <w:t xml:space="preserve"> and no one will enter a car that acts strange from the passenger’s perspective and conveys a</w:t>
      </w:r>
      <w:r w:rsidR="000C10BC">
        <w:t>n</w:t>
      </w:r>
      <w:r w:rsidR="00BF73E3">
        <w:t xml:space="preserve"> insecure </w:t>
      </w:r>
      <w:r w:rsidR="00E06E0B">
        <w:t>feeling.</w:t>
      </w:r>
    </w:p>
    <w:p w:rsidR="00174350" w:rsidRDefault="00174350" w:rsidP="0081701F">
      <w:pPr>
        <w:pStyle w:val="Text"/>
      </w:pPr>
    </w:p>
    <w:p w:rsidR="00174350" w:rsidRPr="0054353D" w:rsidRDefault="00174350" w:rsidP="00174350">
      <w:pPr>
        <w:pStyle w:val="Text"/>
        <w:keepLines/>
        <w:rPr>
          <w:b/>
        </w:rPr>
      </w:pPr>
      <w:r>
        <w:rPr>
          <w:b/>
        </w:rPr>
        <w:t>Evaluation of the Trajectory Tracking</w:t>
      </w:r>
    </w:p>
    <w:p w:rsidR="00174350" w:rsidRDefault="00E21D4A" w:rsidP="00174350">
      <w:pPr>
        <w:pStyle w:val="Text"/>
      </w:pPr>
      <w:r>
        <w:t xml:space="preserve">For tracking the desired trajectory, a method by </w:t>
      </w:r>
      <w:r w:rsidR="00545131">
        <w:fldChar w:fldCharType="begin"/>
      </w:r>
      <w:r w:rsidR="00073AAD">
        <w:instrText>ADDIN CITAVI.PLACEHOLDER 19ad9b62-d513-4c4d-a8ca-d0ae31ecb6f5 PFBsYWNlaG9sZGVyPg0KICA8QWRkSW5WZXJzaW9uPjUuMy4xLjA8L0FkZEluVmVyc2lvbj4NCiAgPElkPjE5YWQ5YjYyLWQ1MTMtNGM0ZC1hOGNhLWQwYWUzMWVjYjZmNTwvSWQ+DQogIDxFbnRyaWVzPg0KICAgIDxFbnRyeT4NCiAgICAgIDxJZD5hMDk0MzA4Ni1hMWI1LTQ5YmUtODRjZi1iNzQzOGJlMzk2ODg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545131">
        <w:fldChar w:fldCharType="separate"/>
      </w:r>
      <w:bookmarkStart w:id="42" w:name="_CTVP00119ad9b62d5134c4da8cad0ae31ecb6f5"/>
      <w:r w:rsidR="00073AAD">
        <w:t>[6]</w:t>
      </w:r>
      <w:bookmarkEnd w:id="42"/>
      <w:r w:rsidR="00545131">
        <w:fldChar w:fldCharType="end"/>
      </w:r>
      <w:r w:rsidR="00545131">
        <w:t xml:space="preserve"> using the principle of Immersion and Invariance was introduced. The goal of the controller is to keep the vehicle as close as possible to the desired path</w:t>
      </w:r>
      <w:r w:rsidR="00743F32">
        <w:t xml:space="preserve"> and to minimize the deviation between the angle of the road and the yaw angle of the vehicle.</w:t>
      </w:r>
    </w:p>
    <w:p w:rsidR="00743F32" w:rsidRDefault="00743F32" w:rsidP="00174350">
      <w:pPr>
        <w:pStyle w:val="Text"/>
      </w:pPr>
      <w:r>
        <w:tab/>
        <w:t>Simulation results provided by the authors</w:t>
      </w:r>
      <w:r w:rsidR="00D1007E">
        <w:t xml:space="preserve"> </w:t>
      </w:r>
      <w:r w:rsidR="00D1007E">
        <w:fldChar w:fldCharType="begin"/>
      </w:r>
      <w:r w:rsidR="00CD182B">
        <w:instrText>ADDIN CITAVI.PLACEHOLDER d58b8e6a-d3cf-4cdf-9f05-949c3dc8cda5 PFBsYWNlaG9sZGVyPg0KICA8QWRkSW5WZXJzaW9uPjUuMy4xLjA8L0FkZEluVmVyc2lvbj4NCiAgPElkPmQ1OGI4ZTZhLWQzY2YtNGNkZi05ZjA1LTk0OWMzZGM4Y2RhNT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i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MzI2LTIzMjddPC9UZXh0Pg0KICAgIDwvVGV4dFVuaXQ+DQogIDwvVGV4dFVuaXRzPg0KPC9QbGFjZWhvbGRlcj4=</w:instrText>
      </w:r>
      <w:r w:rsidR="00D1007E">
        <w:fldChar w:fldCharType="separate"/>
      </w:r>
      <w:r w:rsidR="00CD182B">
        <w:t>[6, pp. 2326-2327]</w:t>
      </w:r>
      <w:r w:rsidR="00D1007E">
        <w:fldChar w:fldCharType="end"/>
      </w:r>
      <w:r>
        <w:t xml:space="preserve"> show that the controller performs well in different kind of situations. However, different steps of improvement were necessary to achieve this level of performance. </w:t>
      </w:r>
      <w:r w:rsidR="00E3142B">
        <w:t>The last version of the controller limits the lateral error from the desired path to less than 5cm for two specific driving scenarios. In the first scenario the speed is constant (</w:t>
      </w:r>
      <w:r w:rsidR="00C855F5">
        <w:t>13.5m/s) and the maximal lateral acceleration is 4m/s</w:t>
      </w:r>
      <w:r w:rsidR="00C855F5" w:rsidRPr="00C855F5">
        <w:rPr>
          <w:vertAlign w:val="superscript"/>
        </w:rPr>
        <w:t>2</w:t>
      </w:r>
      <w:r w:rsidR="00C855F5">
        <w:t xml:space="preserve">. The </w:t>
      </w:r>
      <w:r w:rsidR="00F844A2">
        <w:t>lateral acceleration</w:t>
      </w:r>
      <w:r w:rsidR="00C855F5">
        <w:t xml:space="preserve"> has a huge influence on the dynamic behavior of the vehicle. Until a </w:t>
      </w:r>
      <w:r w:rsidR="003B7D40">
        <w:t>value of 3 to 4m/s</w:t>
      </w:r>
      <w:r w:rsidR="003B7D40" w:rsidRPr="00C855F5">
        <w:rPr>
          <w:vertAlign w:val="superscript"/>
        </w:rPr>
        <w:t>2</w:t>
      </w:r>
      <w:r w:rsidR="003B7D40">
        <w:t xml:space="preserve"> the vehicle dynamics are linear and the equations for the used vehicle models are still valid. If the lateral acceleration exceeds this value, it is not </w:t>
      </w:r>
      <w:r w:rsidR="003B7D40">
        <w:lastRenderedPageBreak/>
        <w:t xml:space="preserve">possible to describe the vehicle dynamics with relative simple equations. </w:t>
      </w:r>
      <w:r w:rsidR="00466629">
        <w:t xml:space="preserve">The behavior is more </w:t>
      </w:r>
      <w:r w:rsidR="00793634">
        <w:t>unpredictable,</w:t>
      </w:r>
      <w:r w:rsidR="00466629">
        <w:t xml:space="preserve"> and the vehicle models </w:t>
      </w:r>
      <w:r w:rsidR="00793634">
        <w:t>loses</w:t>
      </w:r>
      <w:r w:rsidR="00466629">
        <w:t xml:space="preserve"> validity and the controller could </w:t>
      </w:r>
      <w:r w:rsidR="00793634">
        <w:t xml:space="preserve">struggle with keeping the vehicle on the road. Other controllers, like most of the model predictive controllers, </w:t>
      </w:r>
      <w:r w:rsidR="00EC077A">
        <w:t xml:space="preserve">have to be designed for a certain velocity and deviations from the desired path increase when the actual velocity differs more from the initial velocity. Because of these two reasons, the second test track is </w:t>
      </w:r>
      <w:r w:rsidR="006C618E">
        <w:t xml:space="preserve">simulated </w:t>
      </w:r>
      <w:r w:rsidR="00EC077A">
        <w:t>with a velocity between 5 and 25m/s and a maximal lateral acceleration of 5</w:t>
      </w:r>
      <w:r w:rsidR="006C618E">
        <w:t>m/s</w:t>
      </w:r>
      <w:r w:rsidR="006C618E" w:rsidRPr="00C855F5">
        <w:rPr>
          <w:vertAlign w:val="superscript"/>
        </w:rPr>
        <w:t>2</w:t>
      </w:r>
      <w:r w:rsidR="006C618E">
        <w:t xml:space="preserve">. </w:t>
      </w:r>
      <w:r w:rsidR="00F9580C">
        <w:t xml:space="preserve">Achieving a </w:t>
      </w:r>
      <w:r w:rsidR="00D1007E">
        <w:t xml:space="preserve">deviation less than 5cm in both cases is a very good result. Controller using different methods lead to a higher </w:t>
      </w:r>
      <w:r w:rsidR="00926D18">
        <w:t xml:space="preserve">deviation on easier tracks, compare </w:t>
      </w:r>
      <w:r w:rsidR="00926D18">
        <w:fldChar w:fldCharType="begin"/>
      </w:r>
      <w:r w:rsidR="00073AAD">
        <w:instrText>ADDIN CITAVI.PLACEHOLDER 2906c8ff-3fa9-4cb0-ab45-a8312b36fba1 PFBsYWNlaG9sZGVyPg0KICA8QWRkSW5WZXJzaW9uPjUuMy4xLjA8L0FkZEluVmVyc2lvbj4NCiAgPElkPjI5MDZjOGZmLTNmYTktNGNiMC1hYjQ1LWE4MzEyYjM2ZmJhMTwvSWQ+DQogIDxFbnRyaWVzPg0KICAgIDxFbnRyeT4NCiAgICAgIDxJZD42ZGJjYTA1Ni02ZGI2LTRjOWUtYTVlMi05OWY4MzZkNDZkMTA8L0lkPg0KICAgICAgPFJlZmVyZW5jZUlkPmQyNjYyODIyLWUwNTQtNGM4YS1hNDUxLWEzZjAyMDJlYTc0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926D18">
        <w:fldChar w:fldCharType="separate"/>
      </w:r>
      <w:bookmarkStart w:id="43" w:name="_CTVP0012906c8ff3fa94cb0ab45a8312b36fba1"/>
      <w:r w:rsidR="00073AAD">
        <w:t>[7]</w:t>
      </w:r>
      <w:bookmarkEnd w:id="43"/>
      <w:r w:rsidR="00926D18">
        <w:fldChar w:fldCharType="end"/>
      </w:r>
      <w:r w:rsidR="00926D18">
        <w:t>. Different test</w:t>
      </w:r>
      <w:r w:rsidR="00486EE1">
        <w:t>s</w:t>
      </w:r>
      <w:r w:rsidR="00926D18">
        <w:t xml:space="preserve"> </w:t>
      </w:r>
      <w:r w:rsidR="00486EE1">
        <w:t>were</w:t>
      </w:r>
      <w:r w:rsidR="00926D18">
        <w:t xml:space="preserve"> conducted by the authors to proof the robustness of the controller. </w:t>
      </w:r>
      <w:r w:rsidR="00486EE1">
        <w:t>Several parameters of the final control equation are vehicle specific, not easy to determine and can vary during a drive. But even if these parameter</w:t>
      </w:r>
      <w:r w:rsidR="004B33FC">
        <w:t>s</w:t>
      </w:r>
      <w:r w:rsidR="00486EE1">
        <w:t xml:space="preserve"> vary in a certain range, the controller achieves a good performance. </w:t>
      </w:r>
      <w:r w:rsidR="004B33FC">
        <w:t>Finally, even simulations with a lateral acceleration of 8m/s</w:t>
      </w:r>
      <w:r w:rsidR="004B33FC" w:rsidRPr="00C855F5">
        <w:rPr>
          <w:vertAlign w:val="superscript"/>
        </w:rPr>
        <w:t>2</w:t>
      </w:r>
      <w:r w:rsidR="004B33FC">
        <w:t xml:space="preserve"> does not lead to a poor </w:t>
      </w:r>
      <w:r w:rsidR="00B51A6F">
        <w:rPr>
          <w:noProof/>
        </w:rPr>
        <mc:AlternateContent>
          <mc:Choice Requires="wps">
            <w:drawing>
              <wp:anchor distT="0" distB="0" distL="114300" distR="114300" simplePos="0" relativeHeight="251688960" behindDoc="0" locked="0" layoutInCell="1" allowOverlap="1" wp14:anchorId="60917844" wp14:editId="47BFB9B2">
                <wp:simplePos x="0" y="0"/>
                <wp:positionH relativeFrom="margin">
                  <wp:align>left</wp:align>
                </wp:positionH>
                <wp:positionV relativeFrom="paragraph">
                  <wp:posOffset>5171237</wp:posOffset>
                </wp:positionV>
                <wp:extent cx="3028950" cy="63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2E14E3" w:rsidRDefault="005E002D" w:rsidP="00B51A6F">
                            <w:pPr>
                              <w:pStyle w:val="Beschriftung"/>
                              <w:jc w:val="center"/>
                              <w:rPr>
                                <w:sz w:val="20"/>
                                <w:szCs w:val="20"/>
                              </w:rPr>
                            </w:pPr>
                            <w:r>
                              <w:t xml:space="preserve">Figure </w:t>
                            </w:r>
                            <w:r w:rsidR="00ED46F2">
                              <w:t xml:space="preserve">9: </w:t>
                            </w:r>
                            <w:r w:rsidR="00B51A6F">
                              <w:t xml:space="preserve">Simulated Test Track and Results </w:t>
                            </w:r>
                            <w:r>
                              <w:t>[</w:t>
                            </w:r>
                            <w:r w:rsidR="00ED46F2">
                              <w:t>6</w:t>
                            </w:r>
                            <w:r>
                              <w:t>]</w:t>
                            </w:r>
                            <w:r w:rsidR="00B51A6F">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17844" id="Textfeld 20" o:spid="_x0000_s1034" type="#_x0000_t202" style="position:absolute;left:0;text-align:left;margin-left:0;margin-top:407.2pt;width:238.5pt;height:.05pt;z-index:251688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" stroked="f">
                <v:textbox style="mso-fit-shape-to-text:t" inset="0,0,0,0">
                  <w:txbxContent>
                    <w:p w:rsidR="005E002D" w:rsidRPr="002E14E3" w:rsidRDefault="005E002D" w:rsidP="00B51A6F">
                      <w:pPr>
                        <w:pStyle w:val="Beschriftung"/>
                        <w:jc w:val="center"/>
                        <w:rPr>
                          <w:sz w:val="20"/>
                          <w:szCs w:val="20"/>
                        </w:rPr>
                      </w:pPr>
                      <w:r>
                        <w:t xml:space="preserve">Figure </w:t>
                      </w:r>
                      <w:r w:rsidR="00ED46F2">
                        <w:t xml:space="preserve">9: </w:t>
                      </w:r>
                      <w:r w:rsidR="00B51A6F">
                        <w:t xml:space="preserve">Simulated Test Track and Results </w:t>
                      </w:r>
                      <w:r>
                        <w:t>[</w:t>
                      </w:r>
                      <w:r w:rsidR="00ED46F2">
                        <w:t>6</w:t>
                      </w:r>
                      <w:r>
                        <w:t>]</w:t>
                      </w:r>
                      <w:r w:rsidR="00B51A6F">
                        <w:t>.</w:t>
                      </w:r>
                    </w:p>
                  </w:txbxContent>
                </v:textbox>
                <w10:wrap type="topAndBottom" anchorx="margin"/>
              </v:shape>
            </w:pict>
          </mc:Fallback>
        </mc:AlternateContent>
      </w:r>
      <w:r w:rsidR="00B51A6F">
        <w:rPr>
          <w:noProof/>
        </w:rPr>
        <w:drawing>
          <wp:anchor distT="0" distB="0" distL="114300" distR="114300" simplePos="0" relativeHeight="251686912" behindDoc="0" locked="0" layoutInCell="1" allowOverlap="1" wp14:anchorId="667F88F3">
            <wp:simplePos x="0" y="0"/>
            <wp:positionH relativeFrom="margin">
              <wp:align>left</wp:align>
            </wp:positionH>
            <wp:positionV relativeFrom="paragraph">
              <wp:posOffset>3101975</wp:posOffset>
            </wp:positionV>
            <wp:extent cx="3028950" cy="201930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8950" cy="2019300"/>
                    </a:xfrm>
                    <a:prstGeom prst="rect">
                      <a:avLst/>
                    </a:prstGeom>
                  </pic:spPr>
                </pic:pic>
              </a:graphicData>
            </a:graphic>
          </wp:anchor>
        </w:drawing>
      </w:r>
      <w:r w:rsidR="004B33FC">
        <w:t xml:space="preserve">performance of the controller. </w:t>
      </w:r>
      <w:r w:rsidR="004B33FC">
        <w:fldChar w:fldCharType="begin"/>
      </w:r>
      <w:r w:rsidR="00073AAD">
        <w:instrText>ADDIN CITAVI.PLACEHOLDER 7ef5a0ef-f825-4184-bd21-b93d9e1e2faf PFBsYWNlaG9sZGVyPg0KICA8QWRkSW5WZXJzaW9uPjUuMy4xLjA8L0FkZEluVmVyc2lvbj4NCiAgPElkPjdlZjVhMGVmLWY4MjUtNDE4NC1iZDIxLWI5M2Q5ZTFlMmZhZj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i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MzI2LTIzMjddPC9UZXh0Pg0KICAgIDwvVGV4dFVuaXQ+DQogIDwvVGV4dFVuaXRzPg0KPC9QbGFjZWhvbGRlcj4=</w:instrText>
      </w:r>
      <w:r w:rsidR="004B33FC">
        <w:fldChar w:fldCharType="separate"/>
      </w:r>
      <w:bookmarkStart w:id="44" w:name="_CTVP0017ef5a0eff8254184bd21b93d9e1e2faf"/>
      <w:r w:rsidR="00073AAD">
        <w:t>[6, pp. 2326-2327]</w:t>
      </w:r>
      <w:bookmarkEnd w:id="44"/>
      <w:r w:rsidR="004B33FC">
        <w:fldChar w:fldCharType="end"/>
      </w:r>
    </w:p>
    <w:p w:rsidR="004B33FC" w:rsidRPr="004B33FC" w:rsidRDefault="007125B4" w:rsidP="00174350">
      <w:pPr>
        <w:pStyle w:val="Text"/>
      </w:pPr>
      <w:r>
        <w:tab/>
        <w:t xml:space="preserve">The simulation results show that the controller is capable of guiding the vehicle along the desired path with a very high accuracy. </w:t>
      </w:r>
      <w:r w:rsidR="0076768B">
        <w:t xml:space="preserve">Even in extreme situations the results are still good. </w:t>
      </w:r>
      <w:r w:rsidR="00196E18">
        <w:t xml:space="preserve">However, the controller is just tested in simulations and not with a vehicle on an actual test road. The authors mention that this will be done in future work. </w:t>
      </w:r>
      <w:r w:rsidR="003F6C6F">
        <w:t xml:space="preserve">It can be assumed that these tests will show a higher deviation from the desired path caused by e.g. the actuators. In general, the introduced method requires a comprehensive knowledge about control theory and </w:t>
      </w:r>
      <w:r w:rsidR="000610E0">
        <w:t xml:space="preserve">a lot of experience in this field. The way the final control equation is achieved is very complex and </w:t>
      </w:r>
      <w:r w:rsidR="00E25058">
        <w:t xml:space="preserve">finding the proper values for the parameters within this equation is a difficult task. </w:t>
      </w:r>
    </w:p>
    <w:p w:rsidR="0081701F" w:rsidRDefault="0081701F" w:rsidP="00D373A8">
      <w:pPr>
        <w:pStyle w:val="Text"/>
      </w:pP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w:t>
      </w:r>
      <w:r w:rsidR="00DB1C55">
        <w:t>e</w:t>
      </w:r>
      <w:r>
        <w:t>nd-to-</w:t>
      </w:r>
      <w:r w:rsidR="00DB1C55">
        <w:t>e</w:t>
      </w:r>
      <w:r>
        <w:t xml:space="preserv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073AAD">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F36B5F">
        <w:fldChar w:fldCharType="separate"/>
      </w:r>
      <w:bookmarkStart w:id="45" w:name="_CTVP0016fb2c5c3c59d4da495cbe3d0a30e6f43"/>
      <w:r w:rsidR="00073AAD">
        <w:t>[9]</w:t>
      </w:r>
      <w:bookmarkEnd w:id="45"/>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design or think of specific features. Moreover, CNN</w:t>
      </w:r>
      <w:r w:rsidR="00DB1C55">
        <w:t>s</w:t>
      </w:r>
      <w:r w:rsidR="001A69CC">
        <w:t xml:space="preserve">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6" w:name="_CTVP0013e422926fb9148c8b21880a35ce1607c"/>
      <w:r w:rsidR="0087645F">
        <w:t>[12]</w:t>
      </w:r>
      <w:bookmarkEnd w:id="46"/>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w:t>
      </w:r>
      <w:r w:rsidR="00B07544">
        <w:t>large</w:t>
      </w:r>
      <w:r w:rsidR="002710E9">
        <w:t xml:space="preserve">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 xml:space="preserve">Nevertheless, the results have shown that it is possible to build and train CNNs in such a way that they can keep </w:t>
      </w:r>
      <w:r w:rsidR="00B07544">
        <w:t xml:space="preserve">the vehicle on </w:t>
      </w:r>
      <w:r w:rsidR="00387F83">
        <w:t>the lane and calculate an appropriate steering angle.</w:t>
      </w:r>
    </w:p>
    <w:p w:rsidR="00101094" w:rsidRDefault="00101094" w:rsidP="002C1AC9">
      <w:pPr>
        <w:pStyle w:val="Text"/>
      </w:pPr>
      <w:r>
        <w:tab/>
        <w:t xml:space="preserve">Regarding to the architecture of the network, it is still very difficult to choose a good </w:t>
      </w:r>
      <w:r w:rsidR="00FF2F0C">
        <w:t>design and thus expert knowledge is required. So far, no tool exists to determine the op</w:t>
      </w:r>
      <w:r w:rsidR="006E1FB8">
        <w:t xml:space="preserve">timal structure of the network and once the design is chosen, </w:t>
      </w:r>
      <w:r w:rsidR="00971026">
        <w:t xml:space="preserve">there is no flexibility and only the parameters can be trained. The training itself needs a lot of computational power and for this expensive GPUs are necessary. </w:t>
      </w:r>
      <w:r w:rsidR="00AC1F95">
        <w:t xml:space="preserve">Another aspect to mention is the </w:t>
      </w:r>
      <w:r w:rsidR="0053335E">
        <w:t xml:space="preserve">black box behavior of CNNs. It is not easy to understand how a convolutional neural network works in detail and why it e.g. computed this particular steering angle. </w:t>
      </w:r>
      <w:r w:rsidR="00904D83">
        <w:t>This is e</w:t>
      </w:r>
      <w:r w:rsidR="0053335E">
        <w:t xml:space="preserve">specially for debugging purposes </w:t>
      </w:r>
      <w:r w:rsidR="00904D83">
        <w:t xml:space="preserve">a disadvantage. </w:t>
      </w:r>
      <w:r w:rsidR="00B92B04">
        <w:lastRenderedPageBreak/>
        <w:t>Additionally,</w:t>
      </w:r>
      <w:r w:rsidR="00904D83">
        <w:t xml:space="preserve"> there are no safety standards defined yet, which are necessary to guarantee a safe behavior during</w:t>
      </w:r>
      <w:r w:rsidR="00E55546">
        <w:t xml:space="preserve"> a drive.</w:t>
      </w:r>
    </w:p>
    <w:p w:rsidR="005D11BD" w:rsidRDefault="005D11BD" w:rsidP="005D11BD">
      <w:pPr>
        <w:pStyle w:val="SubsectionHeading"/>
      </w:pPr>
      <w:r>
        <w:t>Comparison of the Different Approaches</w:t>
      </w:r>
    </w:p>
    <w:p w:rsidR="005D11BD" w:rsidRDefault="005D11BD" w:rsidP="005D11BD">
      <w:pPr>
        <w:pStyle w:val="Text"/>
      </w:pPr>
      <w:r>
        <w:t>Finally, the typical hierarchical approach with a separated module for trajectory planning and trajectory tracking is compared with the latest approach of end-to-end learning.</w:t>
      </w:r>
    </w:p>
    <w:p w:rsidR="00464A6F" w:rsidRDefault="00464A6F" w:rsidP="005D11BD">
      <w:pPr>
        <w:pStyle w:val="Text"/>
      </w:pPr>
      <w:r>
        <w:tab/>
        <w:t xml:space="preserve">Regarding the complexity of each of the approaches, both demand a comprehensive knowledge in their field of research and setting up the modules is very complex. </w:t>
      </w:r>
      <w:r w:rsidR="00870DEE">
        <w:t xml:space="preserve">In contrast to end-to-end learning, the use of separated modules with explicitly defined functions allows </w:t>
      </w:r>
      <w:r w:rsidR="00FB55F4">
        <w:t>improvements of</w:t>
      </w:r>
      <w:r w:rsidR="00870DEE">
        <w:t xml:space="preserve"> the system easier. The system is not like a black box and </w:t>
      </w:r>
      <w:r w:rsidR="00E12709">
        <w:t xml:space="preserve">weaknesses of the methods can be found with average effort. For instance, both the method for trajectory planning and trajectory tracking figured out disadvantages of their versions and how they can improve them. Using a CNN, </w:t>
      </w:r>
      <w:r w:rsidR="00BA4EB8">
        <w:t xml:space="preserve">it needs a lot of effort just to understand, or try to understand, why the network calculated this specific steering angle and which objects contributed the most. </w:t>
      </w:r>
      <w:r w:rsidR="0072320C">
        <w:t xml:space="preserve">Furthermore, the hierarchical approach covers more problems </w:t>
      </w:r>
      <w:r w:rsidR="00FB55F4">
        <w:t>that occur</w:t>
      </w:r>
      <w:r w:rsidR="0072320C">
        <w:t xml:space="preserve"> during autonomous driving. </w:t>
      </w:r>
      <w:r w:rsidR="00BF60F3">
        <w:t xml:space="preserve">For example, the trajectory tracking module determines a desired velocity in order to keep the vehicle on the road or to avoid accidents with other traffic participants. How the velocity is or will be considered in end-to-end learning is unclear. Will a second network be used and train to follow the desired velocity? Or will the velocity </w:t>
      </w:r>
      <w:r w:rsidR="007C5B69">
        <w:t>and the desired velocity be an additional input of the current network?</w:t>
      </w:r>
    </w:p>
    <w:p w:rsidR="007C5B69" w:rsidRDefault="007C5B69" w:rsidP="005D11BD">
      <w:pPr>
        <w:pStyle w:val="Text"/>
      </w:pPr>
      <w:r>
        <w:tab/>
      </w:r>
      <w:r w:rsidR="00394D7F">
        <w:t xml:space="preserve">The parameter used for trajectory tracking vary from vehicle to vehicle and even from drive to drive. This makes the process of reaching the goal to follow the desired path more complicated and can lead to different deviations. </w:t>
      </w:r>
      <w:r w:rsidR="00820F2F">
        <w:t>Additionally, a vehicle model is needed in the introduced approac</w:t>
      </w:r>
      <w:r w:rsidR="00675118">
        <w:t>h. F</w:t>
      </w:r>
      <w:r w:rsidR="00820F2F">
        <w:t>or trajectory tracking and planning certain assumptions have to be made</w:t>
      </w:r>
      <w:r w:rsidR="00675118">
        <w:t xml:space="preserve">, </w:t>
      </w:r>
      <w:r w:rsidR="00820F2F">
        <w:t xml:space="preserve">a lot of restrictions </w:t>
      </w:r>
      <w:r w:rsidR="00452E33">
        <w:t>considered</w:t>
      </w:r>
      <w:r w:rsidR="00820F2F">
        <w:t xml:space="preserve"> and details </w:t>
      </w:r>
      <w:r w:rsidR="00452E33">
        <w:t xml:space="preserve">be defined explicitly. On the other hand, end-to-end learning has the advantage that it does not have to deal with vehicle parameters and can avoid thus these difficulties. There is no underlying vehicle model necessary or no constraints have to be defined explicitly. </w:t>
      </w:r>
      <w:r w:rsidR="005803C6">
        <w:t xml:space="preserve">In general, end-to-end learning does almost not require any knowledge about the vehicle and its dynamics. There are no experts needed for optimization or control theory, only for CNNs. This is the reason why end-to-end learning seems to be so promising. </w:t>
      </w:r>
      <w:r w:rsidR="00C65C88">
        <w:t>Forgetting about a lot of difficult aspects, once the network structure is set up and the network is trained, all the work is done. Implementing the network seems to be less effort than designing the different modules of the hierarchical approach.</w:t>
      </w:r>
      <w:r w:rsidR="005E2872">
        <w:t xml:space="preserve"> But so far, end-to-end learning neglects </w:t>
      </w:r>
      <w:r w:rsidR="006425D8">
        <w:t xml:space="preserve">some important tasks that are necessary for autonomous driving and it is not obvious how they can be implemented in CNNs or </w:t>
      </w:r>
      <w:r w:rsidR="00675118">
        <w:t>the overall</w:t>
      </w:r>
      <w:r w:rsidR="006425D8">
        <w:t xml:space="preserve"> system. The </w:t>
      </w:r>
      <w:r w:rsidR="006425D8">
        <w:t>end-to-end learning system of NVIDEA is only able to keep the vehicle on the middle of the lane and to avoid obstacles. More critical situations</w:t>
      </w:r>
      <w:r w:rsidR="00A84F3D">
        <w:t>,</w:t>
      </w:r>
      <w:r w:rsidR="006425D8">
        <w:t xml:space="preserve"> like the one in figure </w:t>
      </w:r>
      <w:r w:rsidR="004809F5" w:rsidRPr="004809F5">
        <w:t>9</w:t>
      </w:r>
      <w:r w:rsidR="006A6A83">
        <w:t>,</w:t>
      </w:r>
      <w:r w:rsidR="006425D8">
        <w:t xml:space="preserve"> where t</w:t>
      </w:r>
      <w:r w:rsidR="00A84F3D">
        <w:t xml:space="preserve">wo vehicles approach an obstacle from both lanes, are not trained yet because the velocity of the other vehicle is not considered. It is not ensured, that there will be no collision when both vehicles pass the obstacle. Because of the isolation of the system, the </w:t>
      </w:r>
      <w:r w:rsidR="00470B4F">
        <w:t xml:space="preserve">surrounding of the vehicle is not perceived and e.g. vehicles from behind are not considered. This could cause problems as well as untypical behavior of other vehicles or pedestrians. Is the CNN trained well enough to </w:t>
      </w:r>
      <w:r w:rsidR="00F02D09">
        <w:t>avoid an accident if another car from the opposite lane slowly drifts on the own lane? How will the network react in case an accident is not avoidable? At least the first question can be answered positively for the hierarchical approach. The sensors perceive the movement of this car and consider it in the path planning. It is more likely, that this situation will not result in an accident.</w:t>
      </w:r>
    </w:p>
    <w:p w:rsidR="00926F02" w:rsidRDefault="00926F02" w:rsidP="005D11BD">
      <w:pPr>
        <w:pStyle w:val="Text"/>
      </w:pPr>
      <w:r>
        <w:tab/>
        <w:t>At last, the performance of the different approaches ha</w:t>
      </w:r>
      <w:r w:rsidR="006A6A83">
        <w:t>s</w:t>
      </w:r>
      <w:r>
        <w:t xml:space="preserve"> to be evaluated. The trajectory planning module struggles with critical situations in which combinatorial decisions are </w:t>
      </w:r>
      <w:r w:rsidR="004E1618">
        <w:t>necessary,</w:t>
      </w:r>
      <w:r>
        <w:t xml:space="preserve"> but it can deal with this kind of situations at least. </w:t>
      </w:r>
      <w:r w:rsidR="004E1618">
        <w:t>The path planning module is almost universal and designs smooth and natural trajectories. The trajectory tracking showed excellent results in the simulations, even</w:t>
      </w:r>
      <w:r w:rsidR="002A345F">
        <w:t xml:space="preserve"> at</w:t>
      </w:r>
      <w:r w:rsidR="004E1618">
        <w:t xml:space="preserve"> highly dynamic and nonlinear</w:t>
      </w:r>
      <w:r w:rsidR="002A345F">
        <w:t xml:space="preserve"> behavior. Nevertheless, test</w:t>
      </w:r>
      <w:r w:rsidR="006A6A83">
        <w:t>s</w:t>
      </w:r>
      <w:r w:rsidR="002A345F">
        <w:t xml:space="preserve"> with a vehicle on an actual test track are essential for a final evaluation. </w:t>
      </w:r>
      <w:r w:rsidR="001F32C3">
        <w:t xml:space="preserve">The fact that for the tasks of planning a trajectory and tracking a trajectory, a lot of different approaches are currently used, indicates that </w:t>
      </w:r>
      <w:r w:rsidR="006D1B3E">
        <w:t xml:space="preserve">none of the introduced methods perform well enough. </w:t>
      </w:r>
      <w:r w:rsidR="002A345F">
        <w:t xml:space="preserve">PilotNet of NVIDEA is able to keep the vehicle on the middle of the lane and avoids obstacles in most of the situations. Considering that the network is trained by data from human drivers, it is very likely that the lateral error from the middle of the lane is much </w:t>
      </w:r>
      <w:r w:rsidR="000A235A">
        <w:t>larger</w:t>
      </w:r>
      <w:r w:rsidR="002A345F">
        <w:t xml:space="preserve"> than </w:t>
      </w:r>
      <w:r w:rsidR="00DC0D08">
        <w:t xml:space="preserve">5cm. In general, it should be questioned if it is the right goal to imitate a human driver on the road when they cause accidents, are inaccurate and </w:t>
      </w:r>
      <w:r w:rsidR="00216421">
        <w:t>machines can perform better than humans in this case.</w:t>
      </w:r>
    </w:p>
    <w:p w:rsidR="0025244A" w:rsidRPr="0088601C" w:rsidRDefault="0025244A" w:rsidP="0025244A">
      <w:pPr>
        <w:pStyle w:val="SectionHeading"/>
        <w:outlineLvl w:val="0"/>
      </w:pPr>
      <w:bookmarkStart w:id="47" w:name="_GoBack"/>
      <w:bookmarkEnd w:id="47"/>
      <w:r>
        <w:t>Conclusion</w:t>
      </w:r>
    </w:p>
    <w:p w:rsidR="000F2BCA" w:rsidRDefault="0025244A" w:rsidP="00EA1D7B">
      <w:pPr>
        <w:pStyle w:val="Text"/>
      </w:pPr>
      <w:r>
        <w:t xml:space="preserve">Within this work different approaches to determine the steering angle for a self-driving car were </w:t>
      </w:r>
      <w:r w:rsidR="005D473B">
        <w:t>compared</w:t>
      </w:r>
      <w:r>
        <w:t xml:space="preserve">. On the one hand, a </w:t>
      </w:r>
      <w:r w:rsidR="005D473B">
        <w:t xml:space="preserve">typical </w:t>
      </w:r>
      <w:r>
        <w:t>hierarchical approach</w:t>
      </w:r>
      <w:r w:rsidR="000A235A">
        <w:t>,</w:t>
      </w:r>
      <w:r>
        <w:t xml:space="preserve"> </w:t>
      </w:r>
      <w:r w:rsidR="005D473B">
        <w:t>consisting of trajectory planning and trajectory tracking</w:t>
      </w:r>
      <w:r w:rsidR="000A235A">
        <w:t>,</w:t>
      </w:r>
      <w:r w:rsidR="001F32C3">
        <w:t xml:space="preserve"> and</w:t>
      </w:r>
      <w:r w:rsidR="005D473B">
        <w:t xml:space="preserve"> on the other hand</w:t>
      </w:r>
      <w:r w:rsidR="001F32C3">
        <w:t>,</w:t>
      </w:r>
      <w:r w:rsidR="005D473B">
        <w:t xml:space="preserve"> a method </w:t>
      </w:r>
      <w:r w:rsidR="001F32C3">
        <w:t xml:space="preserve">that uses CNNs and end-to-end learning was introduced. </w:t>
      </w:r>
      <w:r w:rsidR="001763C2">
        <w:t xml:space="preserve">End-to-end learning has the promising advantage that only comprehensive knowledge about CNNs is needed and no </w:t>
      </w:r>
      <w:r w:rsidR="00506E74">
        <w:t xml:space="preserve">expertise about vehicle dynamics or optimization is required. Additionally, no assumptions or constraints have to be defined explicitly. Almost like a magic black box, the steering angle is obtained by the images of </w:t>
      </w:r>
      <w:r w:rsidR="00506E74">
        <w:lastRenderedPageBreak/>
        <w:t xml:space="preserve">the front camera and the trained network. Training the network properly is very difficult, though, and it is not </w:t>
      </w:r>
      <w:r w:rsidR="00617539">
        <w:t xml:space="preserve">clear if every possible situation will be handled correctly by the network. Also, it is necessary that the extend surrounding of the vehicle is perceived and considered by the module to avoid accidents. </w:t>
      </w:r>
      <w:r w:rsidR="00EA1D7B">
        <w:t>The hierarchical approach already takes this into account and covers more of the difficult tasks during an autonomous drive. Both approaches have shown that they are not sufficient to design a self-driving car which does not need a security driver anymore. To reach complete autonomy, further research needs to be done in both areas.</w:t>
      </w:r>
    </w:p>
    <w:p w:rsidR="00073AAD" w:rsidRPr="00B77EFB" w:rsidRDefault="00742F8C" w:rsidP="00B77EFB">
      <w:pPr>
        <w:pStyle w:val="CitaviBibliographyHeading"/>
        <w:jc w:val="center"/>
        <w:rPr>
          <w:sz w:val="24"/>
          <w:szCs w:val="18"/>
        </w:rPr>
      </w:pPr>
      <w:r w:rsidRPr="00B77EFB">
        <w:rPr>
          <w:sz w:val="18"/>
          <w:szCs w:val="18"/>
        </w:rPr>
        <w:fldChar w:fldCharType="begin"/>
      </w:r>
      <w:r w:rsidR="00073AAD" w:rsidRPr="00B77EFB">
        <w:rPr>
          <w:sz w:val="18"/>
          <w:szCs w:val="18"/>
        </w:rPr>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OLiBLZWlyb24gTydTaGVhLCA8L1RleHQ+PC9UZXh0VW5pdD48VGV4dFVuaXQ+PEluc2VydFBhcmFncmFwaEFmdGVyPmZhbHNlPC9JbnNlcnRQYXJhZ3JhcGhBZnRlcj48Rm9udE5hbWUgLz48Rm9udFN0eWxlPjxJdGFsaWM+dHJ1ZTwvSXRhbGljPjxOYW1lIC8+PC9Gb250U3R5bGU+PEZvbnRTaXplPjA8L0ZvbnRTaXplPjxUZXh0PkFuIEludHJvZHVjdGlvbiB0by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2FyeGl2Lm9yZy9wZGYvMTUxMS4wODQ1OC5wZGYuIEFjY2Vzc2VkIG9uOiBOb3YuIDE0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B77EFB">
        <w:rPr>
          <w:sz w:val="18"/>
          <w:szCs w:val="18"/>
        </w:rPr>
        <w:fldChar w:fldCharType="separate"/>
      </w:r>
      <w:bookmarkStart w:id="48" w:name="_CTVBIBLIOGRAPHY1"/>
      <w:bookmarkEnd w:id="48"/>
      <w:r w:rsidR="00073AAD" w:rsidRPr="00B77EFB">
        <w:rPr>
          <w:sz w:val="24"/>
          <w:szCs w:val="18"/>
        </w:rPr>
        <w:t>References</w:t>
      </w:r>
    </w:p>
    <w:p w:rsidR="00073AAD" w:rsidRPr="00B77EFB" w:rsidRDefault="00073AAD" w:rsidP="00073AAD">
      <w:pPr>
        <w:pStyle w:val="CitaviBibliographyEntry"/>
        <w:rPr>
          <w:sz w:val="18"/>
          <w:szCs w:val="18"/>
        </w:rPr>
      </w:pPr>
      <w:r w:rsidRPr="00B77EFB">
        <w:rPr>
          <w:sz w:val="18"/>
          <w:szCs w:val="18"/>
        </w:rPr>
        <w:t>[1]</w:t>
      </w:r>
      <w:r w:rsidRPr="00B77EFB">
        <w:rPr>
          <w:sz w:val="18"/>
          <w:szCs w:val="18"/>
        </w:rPr>
        <w:tab/>
      </w:r>
      <w:bookmarkStart w:id="49" w:name="_CTVL001d8e89c7852b04cc5bb0889246336d611"/>
      <w:r w:rsidRPr="00B77EFB">
        <w:rPr>
          <w:sz w:val="18"/>
          <w:szCs w:val="18"/>
        </w:rPr>
        <w:t xml:space="preserve">R. N. Keiron O'Shea, </w:t>
      </w:r>
      <w:bookmarkEnd w:id="49"/>
      <w:r w:rsidRPr="00B77EFB">
        <w:rPr>
          <w:i/>
          <w:sz w:val="18"/>
          <w:szCs w:val="18"/>
        </w:rPr>
        <w:t xml:space="preserve">An Introduction to Convolutional Neural Networks. </w:t>
      </w:r>
      <w:r w:rsidRPr="00B77EFB">
        <w:rPr>
          <w:sz w:val="18"/>
          <w:szCs w:val="18"/>
        </w:rPr>
        <w:t>[Online] Available: https://arxiv.org/pdf/1511.08458.pdf. Accessed on: Nov. 14 2017.</w:t>
      </w:r>
    </w:p>
    <w:p w:rsidR="00073AAD" w:rsidRPr="00B77EFB" w:rsidRDefault="00073AAD" w:rsidP="00073AAD">
      <w:pPr>
        <w:pStyle w:val="CitaviBibliographyEntry"/>
        <w:rPr>
          <w:sz w:val="18"/>
          <w:szCs w:val="18"/>
        </w:rPr>
      </w:pPr>
      <w:r w:rsidRPr="00B77EFB">
        <w:rPr>
          <w:sz w:val="18"/>
          <w:szCs w:val="18"/>
        </w:rPr>
        <w:t>[2]</w:t>
      </w:r>
      <w:r w:rsidRPr="00B77EFB">
        <w:rPr>
          <w:sz w:val="18"/>
          <w:szCs w:val="18"/>
        </w:rPr>
        <w:tab/>
      </w:r>
      <w:bookmarkStart w:id="50" w:name="_CTVL00173961a8adccb4a53a314779feede6e0e"/>
      <w:r w:rsidRPr="00B77EFB">
        <w:rPr>
          <w:sz w:val="18"/>
          <w:szCs w:val="18"/>
        </w:rPr>
        <w:t xml:space="preserve">J. Ziegler, P. Bender, T. Dang, and C. Stiller, “Trajectory planning for Bertha — A local, continuous method,” in </w:t>
      </w:r>
      <w:bookmarkEnd w:id="50"/>
      <w:r w:rsidRPr="00B77EFB">
        <w:rPr>
          <w:i/>
          <w:sz w:val="18"/>
          <w:szCs w:val="18"/>
        </w:rPr>
        <w:t>2014 IEEE Intelligent Vehicles Symposium (IV)</w:t>
      </w:r>
      <w:r w:rsidRPr="00B77EFB">
        <w:rPr>
          <w:sz w:val="18"/>
          <w:szCs w:val="18"/>
        </w:rPr>
        <w:t>, MI, USA, pp. 450–457.</w:t>
      </w:r>
    </w:p>
    <w:p w:rsidR="00073AAD" w:rsidRPr="00B77EFB" w:rsidRDefault="00073AAD" w:rsidP="00073AAD">
      <w:pPr>
        <w:pStyle w:val="CitaviBibliographyEntry"/>
        <w:rPr>
          <w:sz w:val="18"/>
          <w:szCs w:val="18"/>
        </w:rPr>
      </w:pPr>
      <w:r w:rsidRPr="00B77EFB">
        <w:rPr>
          <w:sz w:val="18"/>
          <w:szCs w:val="18"/>
        </w:rPr>
        <w:t>[3]</w:t>
      </w:r>
      <w:r w:rsidRPr="00B77EFB">
        <w:rPr>
          <w:sz w:val="18"/>
          <w:szCs w:val="18"/>
        </w:rPr>
        <w:tab/>
      </w:r>
      <w:bookmarkStart w:id="51" w:name="_CTVL001a47f3555e5b440b18ca89fb01a21162a"/>
      <w:r w:rsidRPr="00B77EFB">
        <w:rPr>
          <w:sz w:val="18"/>
          <w:szCs w:val="18"/>
        </w:rPr>
        <w:t xml:space="preserve">B. Paden, M. Cap, S. Z. Yong, D. Yershov, and E. Frazzoli, “A Survey of Motion Planning and Control Techniques for Self-driving Urban Vehicles,” in vol. 1, </w:t>
      </w:r>
      <w:bookmarkEnd w:id="51"/>
      <w:r w:rsidRPr="00B77EFB">
        <w:rPr>
          <w:i/>
          <w:sz w:val="18"/>
          <w:szCs w:val="18"/>
        </w:rPr>
        <w:t>IEEE Transactions on Intelligent Vehicles</w:t>
      </w:r>
      <w:r w:rsidRPr="00B77EFB">
        <w:rPr>
          <w:sz w:val="18"/>
          <w:szCs w:val="18"/>
        </w:rPr>
        <w:t>, 2016, pp. 33–55.</w:t>
      </w:r>
    </w:p>
    <w:p w:rsidR="00073AAD" w:rsidRPr="00B77EFB" w:rsidRDefault="00073AAD" w:rsidP="00073AAD">
      <w:pPr>
        <w:pStyle w:val="CitaviBibliographyEntry"/>
        <w:rPr>
          <w:sz w:val="18"/>
          <w:szCs w:val="18"/>
        </w:rPr>
      </w:pPr>
      <w:r w:rsidRPr="00B77EFB">
        <w:rPr>
          <w:sz w:val="18"/>
          <w:szCs w:val="18"/>
        </w:rPr>
        <w:t>[4]</w:t>
      </w:r>
      <w:r w:rsidRPr="00B77EFB">
        <w:rPr>
          <w:sz w:val="18"/>
          <w:szCs w:val="18"/>
        </w:rPr>
        <w:tab/>
      </w:r>
      <w:bookmarkStart w:id="52" w:name="_CTVL001fa9908f2b6b84d98847b73fad4de45d4"/>
      <w:r w:rsidRPr="00B77EFB">
        <w:rPr>
          <w:sz w:val="18"/>
          <w:szCs w:val="18"/>
        </w:rPr>
        <w:t xml:space="preserve">D. J. Fagnant and K. Kockelman, “Preparing a nation for autonomous vehicles: Opportunities, barriers and policy recommendations,” </w:t>
      </w:r>
      <w:bookmarkEnd w:id="52"/>
      <w:r w:rsidRPr="00B77EFB">
        <w:rPr>
          <w:i/>
          <w:sz w:val="18"/>
          <w:szCs w:val="18"/>
        </w:rPr>
        <w:t>Transportation Research Part A: Policy and Practice</w:t>
      </w:r>
      <w:r w:rsidRPr="00B77EFB">
        <w:rPr>
          <w:sz w:val="18"/>
          <w:szCs w:val="18"/>
        </w:rPr>
        <w:t>, vol. 77, pp. 167–181, 2015.</w:t>
      </w:r>
    </w:p>
    <w:p w:rsidR="00073AAD" w:rsidRPr="00B77EFB" w:rsidRDefault="00073AAD" w:rsidP="00073AAD">
      <w:pPr>
        <w:pStyle w:val="CitaviBibliographyEntry"/>
        <w:rPr>
          <w:sz w:val="18"/>
          <w:szCs w:val="18"/>
        </w:rPr>
      </w:pPr>
      <w:r w:rsidRPr="00B77EFB">
        <w:rPr>
          <w:sz w:val="18"/>
          <w:szCs w:val="18"/>
        </w:rPr>
        <w:t>[5]</w:t>
      </w:r>
      <w:r w:rsidRPr="00B77EFB">
        <w:rPr>
          <w:sz w:val="18"/>
          <w:szCs w:val="18"/>
        </w:rPr>
        <w:tab/>
      </w:r>
      <w:bookmarkStart w:id="53" w:name="_CTVL001b7e85cd3e9fc4ac99e5dc7c28eeb39dc"/>
      <w:r w:rsidRPr="00B77EFB">
        <w:rPr>
          <w:sz w:val="18"/>
          <w:szCs w:val="18"/>
        </w:rPr>
        <w:t xml:space="preserve">Mariusz Bojarski, Davide Del Testa, Daniel Dworakowski, Bernhard Firner, Beat Flepp, Prasoon Goyal, </w:t>
      </w:r>
      <w:bookmarkEnd w:id="53"/>
      <w:r w:rsidRPr="00B77EFB">
        <w:rPr>
          <w:i/>
          <w:sz w:val="18"/>
          <w:szCs w:val="18"/>
        </w:rPr>
        <w:t xml:space="preserve">End to end learning for self-driving cars. </w:t>
      </w:r>
      <w:r w:rsidRPr="00B77EFB">
        <w:rPr>
          <w:sz w:val="18"/>
          <w:szCs w:val="18"/>
        </w:rPr>
        <w:t>[Online] Available: https://arxiv.org/pdf/1604.07316.pdf. Accessed on: Nov. 08 2017.</w:t>
      </w:r>
    </w:p>
    <w:p w:rsidR="00073AAD" w:rsidRPr="00B77EFB" w:rsidRDefault="00073AAD" w:rsidP="00073AAD">
      <w:pPr>
        <w:pStyle w:val="CitaviBibliographyEntry"/>
        <w:rPr>
          <w:sz w:val="18"/>
          <w:szCs w:val="18"/>
        </w:rPr>
      </w:pPr>
      <w:r w:rsidRPr="00B77EFB">
        <w:rPr>
          <w:sz w:val="18"/>
          <w:szCs w:val="18"/>
        </w:rPr>
        <w:t>[6]</w:t>
      </w:r>
      <w:r w:rsidRPr="00B77EFB">
        <w:rPr>
          <w:sz w:val="18"/>
          <w:szCs w:val="18"/>
        </w:rPr>
        <w:tab/>
      </w:r>
      <w:bookmarkStart w:id="54" w:name="_CTVL001d747f637e9614bdfbc1261fbed91d6e7"/>
      <w:r w:rsidRPr="00B77EFB">
        <w:rPr>
          <w:sz w:val="18"/>
          <w:szCs w:val="18"/>
        </w:rPr>
        <w:t xml:space="preserve">G. Tagne, R. Talj, and A. Charara, “Immersion and invariance control for reference trajectory tracking of autonomous vehicles,” in </w:t>
      </w:r>
      <w:bookmarkEnd w:id="54"/>
      <w:r w:rsidRPr="00B77EFB">
        <w:rPr>
          <w:i/>
          <w:sz w:val="18"/>
          <w:szCs w:val="18"/>
        </w:rPr>
        <w:t>2013 16th International IEEE Conference on Intelligent Transportation Systems - (ITSC 2013)</w:t>
      </w:r>
      <w:r w:rsidRPr="00B77EFB">
        <w:rPr>
          <w:sz w:val="18"/>
          <w:szCs w:val="18"/>
        </w:rPr>
        <w:t>, The Hague, Netherlands, pp. 2322–2328.</w:t>
      </w:r>
    </w:p>
    <w:p w:rsidR="00073AAD" w:rsidRPr="00B77EFB" w:rsidRDefault="00073AAD" w:rsidP="00073AAD">
      <w:pPr>
        <w:pStyle w:val="CitaviBibliographyEntry"/>
        <w:rPr>
          <w:sz w:val="18"/>
          <w:szCs w:val="18"/>
        </w:rPr>
      </w:pPr>
      <w:r w:rsidRPr="00B77EFB">
        <w:rPr>
          <w:sz w:val="18"/>
          <w:szCs w:val="18"/>
        </w:rPr>
        <w:t>[7]</w:t>
      </w:r>
      <w:r w:rsidRPr="00B77EFB">
        <w:rPr>
          <w:sz w:val="18"/>
          <w:szCs w:val="18"/>
        </w:rPr>
        <w:tab/>
      </w:r>
      <w:bookmarkStart w:id="55" w:name="_CTVL001d2662822e0544c8aa451a3f0202ea74c"/>
      <w:r w:rsidRPr="00B77EFB">
        <w:rPr>
          <w:sz w:val="18"/>
          <w:szCs w:val="18"/>
        </w:rPr>
        <w:t xml:space="preserve">J. M. Snider, </w:t>
      </w:r>
      <w:bookmarkEnd w:id="55"/>
      <w:r w:rsidRPr="00B77EFB">
        <w:rPr>
          <w:i/>
          <w:sz w:val="18"/>
          <w:szCs w:val="18"/>
        </w:rPr>
        <w:t>Automatic Steering Methods for Autonomous Automobile Path Tracking</w:t>
      </w:r>
      <w:r w:rsidRPr="00B77EFB">
        <w:rPr>
          <w:sz w:val="18"/>
          <w:szCs w:val="18"/>
        </w:rPr>
        <w:t>. Pittsburgh, 2009.</w:t>
      </w:r>
    </w:p>
    <w:p w:rsidR="00073AAD" w:rsidRPr="00B77EFB" w:rsidRDefault="00073AAD" w:rsidP="00073AAD">
      <w:pPr>
        <w:pStyle w:val="CitaviBibliographyEntry"/>
        <w:rPr>
          <w:sz w:val="18"/>
          <w:szCs w:val="18"/>
        </w:rPr>
      </w:pPr>
      <w:r w:rsidRPr="00B77EFB">
        <w:rPr>
          <w:sz w:val="18"/>
          <w:szCs w:val="18"/>
        </w:rPr>
        <w:t>[8]</w:t>
      </w:r>
      <w:r w:rsidRPr="00B77EFB">
        <w:rPr>
          <w:sz w:val="18"/>
          <w:szCs w:val="18"/>
        </w:rPr>
        <w:tab/>
      </w:r>
      <w:bookmarkStart w:id="56" w:name="_CTVL001da8e6fd7674542e785de3c073ba79ce1"/>
      <w:r w:rsidRPr="00B77EFB">
        <w:rPr>
          <w:sz w:val="18"/>
          <w:szCs w:val="18"/>
        </w:rPr>
        <w:t xml:space="preserve">R. Rajamani, </w:t>
      </w:r>
      <w:bookmarkEnd w:id="56"/>
      <w:r w:rsidRPr="00B77EFB">
        <w:rPr>
          <w:i/>
          <w:sz w:val="18"/>
          <w:szCs w:val="18"/>
        </w:rPr>
        <w:t>Vehicle Dynamics and Control</w:t>
      </w:r>
      <w:r w:rsidRPr="00B77EFB">
        <w:rPr>
          <w:sz w:val="18"/>
          <w:szCs w:val="18"/>
        </w:rPr>
        <w:t>. Boston, MA: Rajesh Rajamani, 2012.</w:t>
      </w:r>
    </w:p>
    <w:p w:rsidR="00073AAD" w:rsidRPr="00B77EFB" w:rsidRDefault="00073AAD" w:rsidP="00073AAD">
      <w:pPr>
        <w:pStyle w:val="CitaviBibliographyEntry"/>
        <w:rPr>
          <w:sz w:val="18"/>
          <w:szCs w:val="18"/>
        </w:rPr>
      </w:pPr>
      <w:r w:rsidRPr="00B77EFB">
        <w:rPr>
          <w:sz w:val="18"/>
          <w:szCs w:val="18"/>
        </w:rPr>
        <w:t>[9]</w:t>
      </w:r>
      <w:r w:rsidRPr="00B77EFB">
        <w:rPr>
          <w:sz w:val="18"/>
          <w:szCs w:val="18"/>
        </w:rPr>
        <w:tab/>
      </w:r>
      <w:bookmarkStart w:id="57" w:name="_CTVL001818a0b6d060d4195946cb16efff39dc0"/>
      <w:r w:rsidRPr="00B77EFB">
        <w:rPr>
          <w:sz w:val="18"/>
          <w:szCs w:val="18"/>
        </w:rPr>
        <w:t xml:space="preserve">Mariusz Bojarski, Davide Del Testa, Daniel Dworakowski, Bernhard Firner, Beat Flepp, Prasoon Goyal, </w:t>
      </w:r>
      <w:bookmarkEnd w:id="57"/>
      <w:r w:rsidRPr="00B77EFB">
        <w:rPr>
          <w:i/>
          <w:sz w:val="18"/>
          <w:szCs w:val="18"/>
        </w:rPr>
        <w:t xml:space="preserve">End to End Learning for Self-Driving Cars. </w:t>
      </w:r>
      <w:r w:rsidRPr="00B77EFB">
        <w:rPr>
          <w:sz w:val="18"/>
          <w:szCs w:val="18"/>
        </w:rPr>
        <w:t>[Online] Available: https://arxiv.org/pdf/1604.07316.pdf. Accessed on: Nov. 13 2017.</w:t>
      </w:r>
    </w:p>
    <w:p w:rsidR="00073AAD" w:rsidRPr="00B77EFB" w:rsidRDefault="00073AAD" w:rsidP="00073AAD">
      <w:pPr>
        <w:pStyle w:val="CitaviBibliographyEntry"/>
        <w:rPr>
          <w:sz w:val="18"/>
          <w:szCs w:val="18"/>
        </w:rPr>
      </w:pPr>
      <w:r w:rsidRPr="00B77EFB">
        <w:rPr>
          <w:sz w:val="18"/>
          <w:szCs w:val="18"/>
        </w:rPr>
        <w:t>[10]</w:t>
      </w:r>
      <w:r w:rsidRPr="00B77EFB">
        <w:rPr>
          <w:sz w:val="18"/>
          <w:szCs w:val="18"/>
        </w:rPr>
        <w:tab/>
      </w:r>
      <w:bookmarkStart w:id="58" w:name="_CTVL001f6a0053146cb43bc882e144bc71037d7"/>
      <w:r w:rsidRPr="00B77EFB">
        <w:rPr>
          <w:sz w:val="18"/>
          <w:szCs w:val="18"/>
        </w:rPr>
        <w:t xml:space="preserve">Jianxin Wu, </w:t>
      </w:r>
      <w:bookmarkEnd w:id="58"/>
      <w:r w:rsidRPr="00B77EFB">
        <w:rPr>
          <w:i/>
          <w:sz w:val="18"/>
          <w:szCs w:val="18"/>
        </w:rPr>
        <w:t xml:space="preserve">Introduction to Convolutional Neural Networks. </w:t>
      </w:r>
      <w:r w:rsidRPr="00B77EFB">
        <w:rPr>
          <w:sz w:val="18"/>
          <w:szCs w:val="18"/>
        </w:rPr>
        <w:t>[Online] Available: https://cs.nju.edu.cn/wujx/paper/CNN.pdf. Accessed on: Nov. 14 2017.</w:t>
      </w:r>
    </w:p>
    <w:p w:rsidR="00073AAD" w:rsidRPr="00B77EFB" w:rsidRDefault="00073AAD" w:rsidP="00073AAD">
      <w:pPr>
        <w:pStyle w:val="CitaviBibliographyEntry"/>
        <w:rPr>
          <w:sz w:val="18"/>
          <w:szCs w:val="18"/>
        </w:rPr>
      </w:pPr>
      <w:r w:rsidRPr="00B77EFB">
        <w:rPr>
          <w:sz w:val="18"/>
          <w:szCs w:val="18"/>
        </w:rPr>
        <w:t>[11]</w:t>
      </w:r>
      <w:r w:rsidRPr="00B77EFB">
        <w:rPr>
          <w:sz w:val="18"/>
          <w:szCs w:val="18"/>
        </w:rPr>
        <w:tab/>
      </w:r>
      <w:bookmarkStart w:id="59" w:name="_CTVL0012bcccc7156104eb995f974f8eb6ddd94"/>
      <w:r w:rsidRPr="00B77EFB">
        <w:rPr>
          <w:sz w:val="18"/>
          <w:szCs w:val="18"/>
        </w:rPr>
        <w:t xml:space="preserve">Ujjwal Karn, </w:t>
      </w:r>
      <w:bookmarkEnd w:id="59"/>
      <w:r w:rsidRPr="00B77EFB">
        <w:rPr>
          <w:i/>
          <w:sz w:val="18"/>
          <w:szCs w:val="18"/>
        </w:rPr>
        <w:t xml:space="preserve">An Intuitive Explanation of Convolutional Neural Networks. </w:t>
      </w:r>
      <w:r w:rsidRPr="00B77EFB">
        <w:rPr>
          <w:sz w:val="18"/>
          <w:szCs w:val="18"/>
        </w:rPr>
        <w:t>[Online] Available: https://ujjwalkarn.me/2016/08/11/intuitive-explanation-convnets/. Accessed on: Nov. 14 2017.</w:t>
      </w:r>
    </w:p>
    <w:p w:rsidR="00742F8C" w:rsidRPr="00B77EFB" w:rsidRDefault="00073AAD" w:rsidP="00073AAD">
      <w:pPr>
        <w:pStyle w:val="CitaviBibliographyEntry"/>
        <w:rPr>
          <w:sz w:val="18"/>
          <w:szCs w:val="18"/>
        </w:rPr>
      </w:pPr>
      <w:r w:rsidRPr="00B77EFB">
        <w:rPr>
          <w:sz w:val="18"/>
          <w:szCs w:val="18"/>
        </w:rPr>
        <w:t>[12]</w:t>
      </w:r>
      <w:r w:rsidRPr="00B77EFB">
        <w:rPr>
          <w:sz w:val="18"/>
          <w:szCs w:val="18"/>
        </w:rPr>
        <w:tab/>
      </w:r>
      <w:bookmarkStart w:id="60" w:name="_CTVL001c38b820d47364c56b739a951ff14a906"/>
      <w:r w:rsidRPr="00B77EFB">
        <w:rPr>
          <w:sz w:val="18"/>
          <w:szCs w:val="18"/>
        </w:rPr>
        <w:t xml:space="preserve">Mariusz Bojarski, Philip Yeres, Anna Choromanaska, Krzysztof Chromanski, Bernhard Firner, Lawrence Jackel, Urs Muller, </w:t>
      </w:r>
      <w:bookmarkEnd w:id="60"/>
      <w:r w:rsidRPr="00B77EFB">
        <w:rPr>
          <w:i/>
          <w:sz w:val="18"/>
          <w:szCs w:val="18"/>
        </w:rPr>
        <w:t xml:space="preserve">Explaining How a Deep Neural Network Trained with End-to-End Learning Steers a Car. </w:t>
      </w:r>
      <w:r w:rsidRPr="00B77EFB">
        <w:rPr>
          <w:sz w:val="18"/>
          <w:szCs w:val="18"/>
        </w:rPr>
        <w:t xml:space="preserve">[Online] </w:t>
      </w:r>
      <w:r w:rsidRPr="00B77EFB">
        <w:rPr>
          <w:sz w:val="18"/>
          <w:szCs w:val="18"/>
        </w:rPr>
        <w:t>Available: https://arxiv.org/pdf/1704.07911.pdf. Accessed on: Nov. 13 2017.</w:t>
      </w:r>
      <w:r w:rsidR="00742F8C" w:rsidRPr="00B77EFB">
        <w:rPr>
          <w:sz w:val="18"/>
          <w:szCs w:val="18"/>
        </w:rPr>
        <w:fldChar w:fldCharType="end"/>
      </w:r>
      <w:bookmarkEnd w:id="0"/>
    </w:p>
    <w:sectPr w:rsidR="00742F8C" w:rsidRPr="00B77EFB"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51B1" w:rsidRDefault="005051B1">
      <w:r>
        <w:separator/>
      </w:r>
    </w:p>
  </w:endnote>
  <w:endnote w:type="continuationSeparator" w:id="0">
    <w:p w:rsidR="005051B1" w:rsidRDefault="00505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51B1" w:rsidRDefault="005051B1">
      <w:r>
        <w:separator/>
      </w:r>
    </w:p>
  </w:footnote>
  <w:footnote w:type="continuationSeparator" w:id="0">
    <w:p w:rsidR="005051B1" w:rsidRDefault="005051B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2394"/>
    <w:rsid w:val="00034C7E"/>
    <w:rsid w:val="0003669D"/>
    <w:rsid w:val="00037110"/>
    <w:rsid w:val="000406B5"/>
    <w:rsid w:val="000450F7"/>
    <w:rsid w:val="000603BA"/>
    <w:rsid w:val="000610E0"/>
    <w:rsid w:val="00062662"/>
    <w:rsid w:val="000653A3"/>
    <w:rsid w:val="00073AAD"/>
    <w:rsid w:val="00074E6C"/>
    <w:rsid w:val="000804B2"/>
    <w:rsid w:val="00087178"/>
    <w:rsid w:val="000927CC"/>
    <w:rsid w:val="00092BA4"/>
    <w:rsid w:val="000A235A"/>
    <w:rsid w:val="000A353D"/>
    <w:rsid w:val="000A58A2"/>
    <w:rsid w:val="000A7617"/>
    <w:rsid w:val="000B217D"/>
    <w:rsid w:val="000B25D5"/>
    <w:rsid w:val="000B6DDF"/>
    <w:rsid w:val="000C10BC"/>
    <w:rsid w:val="000D1F3C"/>
    <w:rsid w:val="000D36B5"/>
    <w:rsid w:val="000E15C7"/>
    <w:rsid w:val="000F0D4E"/>
    <w:rsid w:val="000F2BCA"/>
    <w:rsid w:val="000F74C8"/>
    <w:rsid w:val="00101094"/>
    <w:rsid w:val="001013C5"/>
    <w:rsid w:val="00104A13"/>
    <w:rsid w:val="00107626"/>
    <w:rsid w:val="0011422A"/>
    <w:rsid w:val="001300C0"/>
    <w:rsid w:val="001319D8"/>
    <w:rsid w:val="001364CB"/>
    <w:rsid w:val="0014225F"/>
    <w:rsid w:val="00152B3A"/>
    <w:rsid w:val="00153368"/>
    <w:rsid w:val="00155213"/>
    <w:rsid w:val="001570DA"/>
    <w:rsid w:val="00157F30"/>
    <w:rsid w:val="001652BE"/>
    <w:rsid w:val="0016672B"/>
    <w:rsid w:val="00170245"/>
    <w:rsid w:val="0017193D"/>
    <w:rsid w:val="00174350"/>
    <w:rsid w:val="0017455B"/>
    <w:rsid w:val="0017579C"/>
    <w:rsid w:val="00175851"/>
    <w:rsid w:val="001763C2"/>
    <w:rsid w:val="00187C3F"/>
    <w:rsid w:val="00194927"/>
    <w:rsid w:val="00196E18"/>
    <w:rsid w:val="001A4135"/>
    <w:rsid w:val="001A69CC"/>
    <w:rsid w:val="001B3605"/>
    <w:rsid w:val="001C663C"/>
    <w:rsid w:val="001C7544"/>
    <w:rsid w:val="001C76AD"/>
    <w:rsid w:val="001D2F45"/>
    <w:rsid w:val="001F05A1"/>
    <w:rsid w:val="001F32C3"/>
    <w:rsid w:val="002154AA"/>
    <w:rsid w:val="00216421"/>
    <w:rsid w:val="0022145D"/>
    <w:rsid w:val="00241D94"/>
    <w:rsid w:val="002440F0"/>
    <w:rsid w:val="0025018E"/>
    <w:rsid w:val="0025233E"/>
    <w:rsid w:val="0025244A"/>
    <w:rsid w:val="00253C3E"/>
    <w:rsid w:val="00260445"/>
    <w:rsid w:val="00265359"/>
    <w:rsid w:val="002710E9"/>
    <w:rsid w:val="00277CF5"/>
    <w:rsid w:val="002837C4"/>
    <w:rsid w:val="002867F4"/>
    <w:rsid w:val="00287134"/>
    <w:rsid w:val="00287DD5"/>
    <w:rsid w:val="002A0A14"/>
    <w:rsid w:val="002A1D68"/>
    <w:rsid w:val="002A345F"/>
    <w:rsid w:val="002B0281"/>
    <w:rsid w:val="002B2540"/>
    <w:rsid w:val="002B2D08"/>
    <w:rsid w:val="002C1AC9"/>
    <w:rsid w:val="002C2E5D"/>
    <w:rsid w:val="002E22E7"/>
    <w:rsid w:val="002F23B0"/>
    <w:rsid w:val="00311666"/>
    <w:rsid w:val="00312E11"/>
    <w:rsid w:val="0031687E"/>
    <w:rsid w:val="003170DA"/>
    <w:rsid w:val="00346643"/>
    <w:rsid w:val="00346E93"/>
    <w:rsid w:val="00356283"/>
    <w:rsid w:val="00365D0C"/>
    <w:rsid w:val="003820D2"/>
    <w:rsid w:val="00383828"/>
    <w:rsid w:val="00387F83"/>
    <w:rsid w:val="0039140B"/>
    <w:rsid w:val="00394D7F"/>
    <w:rsid w:val="003A085A"/>
    <w:rsid w:val="003B1384"/>
    <w:rsid w:val="003B7D40"/>
    <w:rsid w:val="003D3284"/>
    <w:rsid w:val="003D6A3F"/>
    <w:rsid w:val="003E0FEA"/>
    <w:rsid w:val="003E743E"/>
    <w:rsid w:val="003F6BAC"/>
    <w:rsid w:val="003F6C6F"/>
    <w:rsid w:val="003F7048"/>
    <w:rsid w:val="00401F53"/>
    <w:rsid w:val="00404EF0"/>
    <w:rsid w:val="004058E7"/>
    <w:rsid w:val="00406BA6"/>
    <w:rsid w:val="004126D4"/>
    <w:rsid w:val="004129DC"/>
    <w:rsid w:val="00415EE0"/>
    <w:rsid w:val="00417CBB"/>
    <w:rsid w:val="0042098D"/>
    <w:rsid w:val="00423EBE"/>
    <w:rsid w:val="004301B9"/>
    <w:rsid w:val="00435A54"/>
    <w:rsid w:val="0044659B"/>
    <w:rsid w:val="004475A6"/>
    <w:rsid w:val="00452E33"/>
    <w:rsid w:val="00453184"/>
    <w:rsid w:val="00462C1C"/>
    <w:rsid w:val="00464A6F"/>
    <w:rsid w:val="00464D48"/>
    <w:rsid w:val="00466629"/>
    <w:rsid w:val="00470B4F"/>
    <w:rsid w:val="0047200C"/>
    <w:rsid w:val="004809F5"/>
    <w:rsid w:val="004824BA"/>
    <w:rsid w:val="004860ED"/>
    <w:rsid w:val="00486EE1"/>
    <w:rsid w:val="004913EE"/>
    <w:rsid w:val="004A0273"/>
    <w:rsid w:val="004B33FC"/>
    <w:rsid w:val="004B6429"/>
    <w:rsid w:val="004C1758"/>
    <w:rsid w:val="004C5B94"/>
    <w:rsid w:val="004D30BC"/>
    <w:rsid w:val="004D6A26"/>
    <w:rsid w:val="004E034F"/>
    <w:rsid w:val="004E1618"/>
    <w:rsid w:val="004E1E7E"/>
    <w:rsid w:val="004E73BF"/>
    <w:rsid w:val="004E78E2"/>
    <w:rsid w:val="004F0C53"/>
    <w:rsid w:val="004F1159"/>
    <w:rsid w:val="004F1557"/>
    <w:rsid w:val="004F709C"/>
    <w:rsid w:val="00500CA5"/>
    <w:rsid w:val="00503D86"/>
    <w:rsid w:val="005051B1"/>
    <w:rsid w:val="00506E74"/>
    <w:rsid w:val="00511457"/>
    <w:rsid w:val="00517038"/>
    <w:rsid w:val="00520FD5"/>
    <w:rsid w:val="00524C21"/>
    <w:rsid w:val="00530CE2"/>
    <w:rsid w:val="0053335E"/>
    <w:rsid w:val="005432EF"/>
    <w:rsid w:val="0054353D"/>
    <w:rsid w:val="00545131"/>
    <w:rsid w:val="0054765B"/>
    <w:rsid w:val="00547FED"/>
    <w:rsid w:val="005657DF"/>
    <w:rsid w:val="00572525"/>
    <w:rsid w:val="00573D34"/>
    <w:rsid w:val="00574940"/>
    <w:rsid w:val="005803C6"/>
    <w:rsid w:val="005862EF"/>
    <w:rsid w:val="0059761C"/>
    <w:rsid w:val="005A409D"/>
    <w:rsid w:val="005B1BC3"/>
    <w:rsid w:val="005B3C94"/>
    <w:rsid w:val="005B530F"/>
    <w:rsid w:val="005B5586"/>
    <w:rsid w:val="005B58B6"/>
    <w:rsid w:val="005C09D6"/>
    <w:rsid w:val="005C4CD8"/>
    <w:rsid w:val="005D0214"/>
    <w:rsid w:val="005D11BD"/>
    <w:rsid w:val="005D473B"/>
    <w:rsid w:val="005D50E6"/>
    <w:rsid w:val="005D7CAA"/>
    <w:rsid w:val="005E002D"/>
    <w:rsid w:val="005E2872"/>
    <w:rsid w:val="0061123F"/>
    <w:rsid w:val="00611D6C"/>
    <w:rsid w:val="0061534B"/>
    <w:rsid w:val="00617539"/>
    <w:rsid w:val="00627123"/>
    <w:rsid w:val="00627966"/>
    <w:rsid w:val="00634F3A"/>
    <w:rsid w:val="00635FF7"/>
    <w:rsid w:val="00640531"/>
    <w:rsid w:val="00641910"/>
    <w:rsid w:val="006425D8"/>
    <w:rsid w:val="00657825"/>
    <w:rsid w:val="006618DC"/>
    <w:rsid w:val="00664AA1"/>
    <w:rsid w:val="00675118"/>
    <w:rsid w:val="00690D11"/>
    <w:rsid w:val="00692AA8"/>
    <w:rsid w:val="00693232"/>
    <w:rsid w:val="006A3834"/>
    <w:rsid w:val="006A6A83"/>
    <w:rsid w:val="006C52B5"/>
    <w:rsid w:val="006C618E"/>
    <w:rsid w:val="006D1B3E"/>
    <w:rsid w:val="006D2517"/>
    <w:rsid w:val="006D3ECE"/>
    <w:rsid w:val="006D4AEE"/>
    <w:rsid w:val="006E09F8"/>
    <w:rsid w:val="006E11FB"/>
    <w:rsid w:val="006E1FB8"/>
    <w:rsid w:val="00701124"/>
    <w:rsid w:val="007061B3"/>
    <w:rsid w:val="00710D01"/>
    <w:rsid w:val="007125B4"/>
    <w:rsid w:val="00717547"/>
    <w:rsid w:val="0072320C"/>
    <w:rsid w:val="0072685C"/>
    <w:rsid w:val="00726D5D"/>
    <w:rsid w:val="00742F8C"/>
    <w:rsid w:val="00743F32"/>
    <w:rsid w:val="00762541"/>
    <w:rsid w:val="00762F09"/>
    <w:rsid w:val="00763349"/>
    <w:rsid w:val="007649C3"/>
    <w:rsid w:val="0076768B"/>
    <w:rsid w:val="00771019"/>
    <w:rsid w:val="0077321F"/>
    <w:rsid w:val="007743C9"/>
    <w:rsid w:val="007743F2"/>
    <w:rsid w:val="007779E0"/>
    <w:rsid w:val="00793634"/>
    <w:rsid w:val="00795BC4"/>
    <w:rsid w:val="007A5109"/>
    <w:rsid w:val="007B07F1"/>
    <w:rsid w:val="007B1514"/>
    <w:rsid w:val="007C2E6F"/>
    <w:rsid w:val="007C5B69"/>
    <w:rsid w:val="007D5D6B"/>
    <w:rsid w:val="007F2DFE"/>
    <w:rsid w:val="008012D1"/>
    <w:rsid w:val="00811CB4"/>
    <w:rsid w:val="0081447A"/>
    <w:rsid w:val="00816950"/>
    <w:rsid w:val="0081701F"/>
    <w:rsid w:val="00820F2F"/>
    <w:rsid w:val="00822CE7"/>
    <w:rsid w:val="008268BA"/>
    <w:rsid w:val="008320C6"/>
    <w:rsid w:val="008375AC"/>
    <w:rsid w:val="00856D46"/>
    <w:rsid w:val="00862C3B"/>
    <w:rsid w:val="00870DEE"/>
    <w:rsid w:val="0087645F"/>
    <w:rsid w:val="0088601C"/>
    <w:rsid w:val="00894F10"/>
    <w:rsid w:val="00897153"/>
    <w:rsid w:val="008B4C7A"/>
    <w:rsid w:val="008C070B"/>
    <w:rsid w:val="008C2CD3"/>
    <w:rsid w:val="008C4F28"/>
    <w:rsid w:val="008C6353"/>
    <w:rsid w:val="008D4FA2"/>
    <w:rsid w:val="008D51A1"/>
    <w:rsid w:val="008F05E9"/>
    <w:rsid w:val="008F0C93"/>
    <w:rsid w:val="008F1C8A"/>
    <w:rsid w:val="008F34C0"/>
    <w:rsid w:val="00900A7D"/>
    <w:rsid w:val="00904D83"/>
    <w:rsid w:val="00926D18"/>
    <w:rsid w:val="00926F02"/>
    <w:rsid w:val="00931E43"/>
    <w:rsid w:val="009334E5"/>
    <w:rsid w:val="00936819"/>
    <w:rsid w:val="00941A76"/>
    <w:rsid w:val="00946713"/>
    <w:rsid w:val="00953122"/>
    <w:rsid w:val="0096082A"/>
    <w:rsid w:val="009624CE"/>
    <w:rsid w:val="00970544"/>
    <w:rsid w:val="00971026"/>
    <w:rsid w:val="00973936"/>
    <w:rsid w:val="009804E5"/>
    <w:rsid w:val="009865CD"/>
    <w:rsid w:val="009A0443"/>
    <w:rsid w:val="009A1B23"/>
    <w:rsid w:val="009A6EA0"/>
    <w:rsid w:val="009B371D"/>
    <w:rsid w:val="009D26E7"/>
    <w:rsid w:val="009D2E04"/>
    <w:rsid w:val="009E3570"/>
    <w:rsid w:val="009E5588"/>
    <w:rsid w:val="009F358F"/>
    <w:rsid w:val="00A00A43"/>
    <w:rsid w:val="00A07322"/>
    <w:rsid w:val="00A14F6E"/>
    <w:rsid w:val="00A16550"/>
    <w:rsid w:val="00A227DB"/>
    <w:rsid w:val="00A24324"/>
    <w:rsid w:val="00A2585A"/>
    <w:rsid w:val="00A319C5"/>
    <w:rsid w:val="00A40762"/>
    <w:rsid w:val="00A517B3"/>
    <w:rsid w:val="00A551A0"/>
    <w:rsid w:val="00A555FD"/>
    <w:rsid w:val="00A71560"/>
    <w:rsid w:val="00A76AA6"/>
    <w:rsid w:val="00A76D49"/>
    <w:rsid w:val="00A77546"/>
    <w:rsid w:val="00A84F3D"/>
    <w:rsid w:val="00A86465"/>
    <w:rsid w:val="00A91403"/>
    <w:rsid w:val="00AA1450"/>
    <w:rsid w:val="00AA3EA4"/>
    <w:rsid w:val="00AA45F4"/>
    <w:rsid w:val="00AA5B81"/>
    <w:rsid w:val="00AA729E"/>
    <w:rsid w:val="00AC1F95"/>
    <w:rsid w:val="00AC316B"/>
    <w:rsid w:val="00AC3999"/>
    <w:rsid w:val="00AC3C97"/>
    <w:rsid w:val="00AE25A0"/>
    <w:rsid w:val="00AE6E00"/>
    <w:rsid w:val="00AE7BA5"/>
    <w:rsid w:val="00AF1F29"/>
    <w:rsid w:val="00AF49D9"/>
    <w:rsid w:val="00AF6A79"/>
    <w:rsid w:val="00B00F8E"/>
    <w:rsid w:val="00B00F95"/>
    <w:rsid w:val="00B06AA4"/>
    <w:rsid w:val="00B07544"/>
    <w:rsid w:val="00B13F29"/>
    <w:rsid w:val="00B15464"/>
    <w:rsid w:val="00B173A6"/>
    <w:rsid w:val="00B2199F"/>
    <w:rsid w:val="00B21D7D"/>
    <w:rsid w:val="00B25AC0"/>
    <w:rsid w:val="00B30078"/>
    <w:rsid w:val="00B36E4C"/>
    <w:rsid w:val="00B46593"/>
    <w:rsid w:val="00B51237"/>
    <w:rsid w:val="00B51A6F"/>
    <w:rsid w:val="00B525AD"/>
    <w:rsid w:val="00B57583"/>
    <w:rsid w:val="00B57C8E"/>
    <w:rsid w:val="00B64DB0"/>
    <w:rsid w:val="00B714C6"/>
    <w:rsid w:val="00B7305B"/>
    <w:rsid w:val="00B73A09"/>
    <w:rsid w:val="00B77C73"/>
    <w:rsid w:val="00B77EFB"/>
    <w:rsid w:val="00B85AC5"/>
    <w:rsid w:val="00B91869"/>
    <w:rsid w:val="00B92B04"/>
    <w:rsid w:val="00B92E37"/>
    <w:rsid w:val="00BA03D2"/>
    <w:rsid w:val="00BA4EB8"/>
    <w:rsid w:val="00BA5119"/>
    <w:rsid w:val="00BB12BA"/>
    <w:rsid w:val="00BB4E44"/>
    <w:rsid w:val="00BB5D1C"/>
    <w:rsid w:val="00BC68B1"/>
    <w:rsid w:val="00BD495F"/>
    <w:rsid w:val="00BD6831"/>
    <w:rsid w:val="00BE0BA1"/>
    <w:rsid w:val="00BF20DA"/>
    <w:rsid w:val="00BF60F3"/>
    <w:rsid w:val="00BF667B"/>
    <w:rsid w:val="00BF73E3"/>
    <w:rsid w:val="00BF74BC"/>
    <w:rsid w:val="00BF7D62"/>
    <w:rsid w:val="00C022F4"/>
    <w:rsid w:val="00C06296"/>
    <w:rsid w:val="00C20278"/>
    <w:rsid w:val="00C31285"/>
    <w:rsid w:val="00C52FFF"/>
    <w:rsid w:val="00C55864"/>
    <w:rsid w:val="00C55E49"/>
    <w:rsid w:val="00C60C7D"/>
    <w:rsid w:val="00C65C88"/>
    <w:rsid w:val="00C674EC"/>
    <w:rsid w:val="00C834EF"/>
    <w:rsid w:val="00C855F5"/>
    <w:rsid w:val="00C921C1"/>
    <w:rsid w:val="00C93468"/>
    <w:rsid w:val="00CA0523"/>
    <w:rsid w:val="00CC517E"/>
    <w:rsid w:val="00CD113B"/>
    <w:rsid w:val="00CD182B"/>
    <w:rsid w:val="00CD32C4"/>
    <w:rsid w:val="00CD370D"/>
    <w:rsid w:val="00CD55F8"/>
    <w:rsid w:val="00CE743E"/>
    <w:rsid w:val="00D03314"/>
    <w:rsid w:val="00D04012"/>
    <w:rsid w:val="00D1007E"/>
    <w:rsid w:val="00D1717B"/>
    <w:rsid w:val="00D22AAA"/>
    <w:rsid w:val="00D27AC2"/>
    <w:rsid w:val="00D36020"/>
    <w:rsid w:val="00D373A8"/>
    <w:rsid w:val="00D427F4"/>
    <w:rsid w:val="00D56D2D"/>
    <w:rsid w:val="00D6764E"/>
    <w:rsid w:val="00D67CC7"/>
    <w:rsid w:val="00D70B6D"/>
    <w:rsid w:val="00D77780"/>
    <w:rsid w:val="00D83B28"/>
    <w:rsid w:val="00D91F33"/>
    <w:rsid w:val="00D92ED8"/>
    <w:rsid w:val="00D93D94"/>
    <w:rsid w:val="00D946D0"/>
    <w:rsid w:val="00DB1C55"/>
    <w:rsid w:val="00DC0D08"/>
    <w:rsid w:val="00DC1FB5"/>
    <w:rsid w:val="00DC6FB4"/>
    <w:rsid w:val="00DD1912"/>
    <w:rsid w:val="00DD2383"/>
    <w:rsid w:val="00DE2002"/>
    <w:rsid w:val="00DE277F"/>
    <w:rsid w:val="00E00E69"/>
    <w:rsid w:val="00E01B2B"/>
    <w:rsid w:val="00E041A8"/>
    <w:rsid w:val="00E05D75"/>
    <w:rsid w:val="00E06E0B"/>
    <w:rsid w:val="00E12709"/>
    <w:rsid w:val="00E13A51"/>
    <w:rsid w:val="00E1558B"/>
    <w:rsid w:val="00E200C4"/>
    <w:rsid w:val="00E201A7"/>
    <w:rsid w:val="00E21D4A"/>
    <w:rsid w:val="00E23162"/>
    <w:rsid w:val="00E25058"/>
    <w:rsid w:val="00E3142B"/>
    <w:rsid w:val="00E43955"/>
    <w:rsid w:val="00E445A0"/>
    <w:rsid w:val="00E53274"/>
    <w:rsid w:val="00E55546"/>
    <w:rsid w:val="00E77019"/>
    <w:rsid w:val="00E804EE"/>
    <w:rsid w:val="00E86C4B"/>
    <w:rsid w:val="00E95267"/>
    <w:rsid w:val="00E95BE4"/>
    <w:rsid w:val="00E96F4B"/>
    <w:rsid w:val="00EA1D7B"/>
    <w:rsid w:val="00EB2975"/>
    <w:rsid w:val="00EC077A"/>
    <w:rsid w:val="00EC2A7A"/>
    <w:rsid w:val="00EC2DD9"/>
    <w:rsid w:val="00ED4610"/>
    <w:rsid w:val="00ED46F2"/>
    <w:rsid w:val="00ED7A10"/>
    <w:rsid w:val="00EE33DA"/>
    <w:rsid w:val="00EE574E"/>
    <w:rsid w:val="00EF12DB"/>
    <w:rsid w:val="00F02D09"/>
    <w:rsid w:val="00F07A58"/>
    <w:rsid w:val="00F13F95"/>
    <w:rsid w:val="00F1495A"/>
    <w:rsid w:val="00F15BE4"/>
    <w:rsid w:val="00F178A6"/>
    <w:rsid w:val="00F22FD4"/>
    <w:rsid w:val="00F23A4F"/>
    <w:rsid w:val="00F24012"/>
    <w:rsid w:val="00F3375F"/>
    <w:rsid w:val="00F36B5F"/>
    <w:rsid w:val="00F37A56"/>
    <w:rsid w:val="00F42C61"/>
    <w:rsid w:val="00F42FD1"/>
    <w:rsid w:val="00F43AAC"/>
    <w:rsid w:val="00F47568"/>
    <w:rsid w:val="00F518AF"/>
    <w:rsid w:val="00F51F36"/>
    <w:rsid w:val="00F527EA"/>
    <w:rsid w:val="00F53AF9"/>
    <w:rsid w:val="00F56B4E"/>
    <w:rsid w:val="00F56DF6"/>
    <w:rsid w:val="00F612E7"/>
    <w:rsid w:val="00F70AC1"/>
    <w:rsid w:val="00F7445A"/>
    <w:rsid w:val="00F81637"/>
    <w:rsid w:val="00F844A2"/>
    <w:rsid w:val="00F86826"/>
    <w:rsid w:val="00F93A03"/>
    <w:rsid w:val="00F93C82"/>
    <w:rsid w:val="00F9455A"/>
    <w:rsid w:val="00F9580C"/>
    <w:rsid w:val="00F97E4C"/>
    <w:rsid w:val="00FA0270"/>
    <w:rsid w:val="00FA1CE6"/>
    <w:rsid w:val="00FA2129"/>
    <w:rsid w:val="00FB4311"/>
    <w:rsid w:val="00FB4712"/>
    <w:rsid w:val="00FB55F4"/>
    <w:rsid w:val="00FB5EC3"/>
    <w:rsid w:val="00FC7769"/>
    <w:rsid w:val="00FE4A6F"/>
    <w:rsid w:val="00FF2F0C"/>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66D9D63"/>
  <w14:defaultImageDpi w14:val="330"/>
  <w15:chartTrackingRefBased/>
  <w15:docId w15:val="{1B7EB2CF-E476-4153-88BB-78793610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BC6991-A2E8-4E36-B310-B3F2EE53E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112</Words>
  <Characters>171642</Characters>
  <Application>Microsoft Office Word</Application>
  <DocSecurity>0</DocSecurity>
  <Lines>1430</Lines>
  <Paragraphs>4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20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Christoph Fran</cp:lastModifiedBy>
  <cp:revision>15</cp:revision>
  <dcterms:created xsi:type="dcterms:W3CDTF">2017-12-05T01:45:00Z</dcterms:created>
  <dcterms:modified xsi:type="dcterms:W3CDTF">2017-12-1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